
<file path=[Content_Types].xml><?xml version="1.0" encoding="utf-8"?>
<Types xmlns="http://schemas.openxmlformats.org/package/2006/content-types"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56394" w:rsidRPr="009E115A" w:rsidRDefault="00656394" w:rsidP="00902395">
      <w:pPr>
        <w:autoSpaceDE w:val="0"/>
        <w:autoSpaceDN w:val="0"/>
        <w:adjustRightInd w:val="0"/>
        <w:spacing w:after="120" w:line="312" w:lineRule="auto"/>
        <w:rPr>
          <w:rFonts w:ascii="Arial" w:hAnsi="Arial" w:cs="Arial"/>
          <w:b/>
          <w:bCs/>
          <w:lang w:eastAsia="en-US"/>
        </w:rPr>
      </w:pPr>
      <w:r w:rsidRPr="009E115A">
        <w:rPr>
          <w:rFonts w:ascii="Arial" w:hAnsi="Arial" w:cs="Arial"/>
          <w:b/>
          <w:bCs/>
          <w:lang w:eastAsia="en-US"/>
        </w:rPr>
        <w:t xml:space="preserve">Medienaussendung der ÖGP anlässlich des </w:t>
      </w:r>
      <w:r w:rsidR="00902395" w:rsidRPr="009E115A">
        <w:rPr>
          <w:rFonts w:ascii="Arial" w:hAnsi="Arial" w:cs="Arial"/>
          <w:b/>
          <w:bCs/>
          <w:lang w:eastAsia="en-US"/>
        </w:rPr>
        <w:t>Welt-Asthma-Tages</w:t>
      </w:r>
      <w:r w:rsidRPr="009E115A">
        <w:rPr>
          <w:rFonts w:ascii="Arial" w:hAnsi="Arial" w:cs="Arial"/>
          <w:b/>
          <w:bCs/>
          <w:lang w:eastAsia="en-US"/>
        </w:rPr>
        <w:t xml:space="preserve"> am </w:t>
      </w:r>
      <w:r w:rsidR="00902395" w:rsidRPr="009E115A">
        <w:rPr>
          <w:rFonts w:ascii="Arial" w:hAnsi="Arial" w:cs="Arial"/>
          <w:b/>
          <w:bCs/>
          <w:lang w:eastAsia="en-US"/>
        </w:rPr>
        <w:t>3. Mai</w:t>
      </w:r>
      <w:r w:rsidRPr="009E115A">
        <w:rPr>
          <w:rFonts w:ascii="Arial" w:hAnsi="Arial" w:cs="Arial"/>
          <w:b/>
          <w:bCs/>
          <w:lang w:eastAsia="en-US"/>
        </w:rPr>
        <w:tab/>
        <w:t>2016</w:t>
      </w:r>
    </w:p>
    <w:p w:rsidR="002D6B24" w:rsidRPr="009B3DB0" w:rsidRDefault="002D6B24" w:rsidP="00656394">
      <w:pPr>
        <w:autoSpaceDE w:val="0"/>
        <w:autoSpaceDN w:val="0"/>
        <w:adjustRightInd w:val="0"/>
        <w:spacing w:after="120" w:line="312" w:lineRule="auto"/>
        <w:rPr>
          <w:rFonts w:ascii="Arial" w:hAnsi="Arial" w:cs="Arial"/>
          <w:b/>
          <w:bCs/>
          <w:sz w:val="8"/>
          <w:szCs w:val="8"/>
          <w:lang w:eastAsia="en-US"/>
        </w:rPr>
      </w:pPr>
      <w:r w:rsidRPr="009B3DB0">
        <w:rPr>
          <w:rFonts w:ascii="Arial" w:hAnsi="Arial" w:cs="Arial"/>
          <w:b/>
          <w:bCs/>
          <w:sz w:val="8"/>
          <w:szCs w:val="8"/>
          <w:lang w:eastAsia="en-US"/>
        </w:rPr>
        <w:tab/>
      </w:r>
      <w:r w:rsidRPr="009B3DB0">
        <w:rPr>
          <w:rFonts w:ascii="Arial" w:hAnsi="Arial" w:cs="Arial"/>
          <w:b/>
          <w:bCs/>
          <w:sz w:val="8"/>
          <w:szCs w:val="8"/>
          <w:lang w:eastAsia="en-US"/>
        </w:rPr>
        <w:tab/>
      </w:r>
      <w:r w:rsidRPr="009B3DB0">
        <w:rPr>
          <w:rFonts w:ascii="Arial" w:hAnsi="Arial" w:cs="Arial"/>
          <w:b/>
          <w:bCs/>
          <w:sz w:val="8"/>
          <w:szCs w:val="8"/>
          <w:lang w:eastAsia="en-US"/>
        </w:rPr>
        <w:tab/>
      </w:r>
      <w:r w:rsidRPr="009B3DB0">
        <w:rPr>
          <w:rFonts w:ascii="Arial" w:hAnsi="Arial" w:cs="Arial"/>
          <w:b/>
          <w:bCs/>
          <w:sz w:val="8"/>
          <w:szCs w:val="8"/>
          <w:lang w:eastAsia="en-US"/>
        </w:rPr>
        <w:tab/>
      </w:r>
      <w:r w:rsidRPr="009B3DB0">
        <w:rPr>
          <w:rFonts w:ascii="Arial" w:hAnsi="Arial" w:cs="Arial"/>
          <w:b/>
          <w:bCs/>
          <w:sz w:val="8"/>
          <w:szCs w:val="8"/>
          <w:lang w:eastAsia="en-US"/>
        </w:rPr>
        <w:tab/>
      </w:r>
      <w:r w:rsidRPr="009B3DB0">
        <w:rPr>
          <w:rFonts w:ascii="Arial" w:hAnsi="Arial" w:cs="Arial"/>
          <w:b/>
          <w:bCs/>
          <w:sz w:val="8"/>
          <w:szCs w:val="8"/>
          <w:lang w:eastAsia="en-US"/>
        </w:rPr>
        <w:tab/>
      </w:r>
    </w:p>
    <w:p w:rsidR="00751EB8" w:rsidRPr="009E115A" w:rsidRDefault="00751EB8" w:rsidP="00011E00">
      <w:pPr>
        <w:spacing w:before="80" w:after="80" w:line="312" w:lineRule="auto"/>
        <w:rPr>
          <w:rFonts w:ascii="Arial" w:hAnsi="Arial" w:cs="Arial"/>
          <w:b/>
          <w:sz w:val="32"/>
          <w:szCs w:val="28"/>
        </w:rPr>
      </w:pPr>
      <w:r w:rsidRPr="009E115A">
        <w:rPr>
          <w:rFonts w:ascii="Arial" w:hAnsi="Arial" w:cs="Arial"/>
          <w:b/>
          <w:sz w:val="32"/>
          <w:szCs w:val="28"/>
        </w:rPr>
        <w:t>Wenn Asthma zur täglichen Herausforderung wird</w:t>
      </w:r>
      <w:r w:rsidR="00011E00" w:rsidRPr="009E115A">
        <w:rPr>
          <w:rFonts w:ascii="Arial" w:hAnsi="Arial" w:cs="Arial"/>
          <w:b/>
          <w:sz w:val="32"/>
          <w:szCs w:val="28"/>
        </w:rPr>
        <w:t>…</w:t>
      </w:r>
    </w:p>
    <w:p w:rsidR="00C050F7" w:rsidRPr="009E115A" w:rsidRDefault="00751EB8" w:rsidP="00147B85">
      <w:pPr>
        <w:spacing w:before="80" w:after="80" w:line="312" w:lineRule="auto"/>
        <w:rPr>
          <w:rFonts w:ascii="Arial" w:hAnsi="Arial" w:cs="Arial"/>
          <w:b/>
          <w:bCs/>
          <w:color w:val="000000"/>
          <w:sz w:val="22"/>
          <w:szCs w:val="22"/>
        </w:rPr>
      </w:pPr>
      <w:r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Asthma ist eine der häufigsten chronischen Atemwegserkrankungen und kann üblicherweise </w:t>
      </w:r>
      <w:r w:rsidR="000E55AA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so </w:t>
      </w:r>
      <w:r w:rsidRPr="009E115A">
        <w:rPr>
          <w:rFonts w:ascii="Arial" w:hAnsi="Arial" w:cs="Arial"/>
          <w:b/>
          <w:bCs/>
          <w:color w:val="000000"/>
          <w:sz w:val="22"/>
          <w:szCs w:val="22"/>
        </w:rPr>
        <w:t>gut behandelt werden, dass meist ein Leben mit nur wenig</w:t>
      </w:r>
      <w:r w:rsidR="00902395" w:rsidRPr="009E115A">
        <w:rPr>
          <w:rFonts w:ascii="Arial" w:hAnsi="Arial" w:cs="Arial"/>
          <w:b/>
          <w:bCs/>
          <w:color w:val="000000"/>
          <w:sz w:val="22"/>
          <w:szCs w:val="22"/>
        </w:rPr>
        <w:t>en</w:t>
      </w:r>
      <w:r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 Einschränkungen möglich ist. </w:t>
      </w:r>
      <w:r w:rsidR="000E55AA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Doch </w:t>
      </w:r>
      <w:r w:rsidR="002A4621" w:rsidRPr="009E115A">
        <w:rPr>
          <w:rFonts w:ascii="Arial" w:hAnsi="Arial" w:cs="Arial"/>
          <w:b/>
          <w:bCs/>
          <w:color w:val="000000"/>
          <w:sz w:val="22"/>
          <w:szCs w:val="22"/>
        </w:rPr>
        <w:t>es gibt immer wieder Patienten*, deren Asthma nicht oder nur schwer in Griff zu bekommen ist</w:t>
      </w:r>
      <w:r w:rsidR="00DF3203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 und deren Lebensqualität dadurch dramatisch eingeschränkt wird</w:t>
      </w:r>
      <w:r w:rsidR="002A4621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. </w:t>
      </w:r>
      <w:r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Die Ursachen dafür </w:t>
      </w:r>
      <w:r w:rsidR="00C050F7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können </w:t>
      </w:r>
      <w:r w:rsidRPr="009E115A">
        <w:rPr>
          <w:rFonts w:ascii="Arial" w:hAnsi="Arial" w:cs="Arial"/>
          <w:b/>
          <w:bCs/>
          <w:color w:val="000000"/>
          <w:sz w:val="22"/>
          <w:szCs w:val="22"/>
        </w:rPr>
        <w:t>vielfältig</w:t>
      </w:r>
      <w:r w:rsidR="00C050F7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 sein</w:t>
      </w:r>
      <w:r w:rsidR="0097077E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: </w:t>
      </w:r>
      <w:r w:rsidR="00147B85" w:rsidRPr="007E0B18">
        <w:rPr>
          <w:rFonts w:ascii="Arial" w:hAnsi="Arial" w:cs="Arial"/>
          <w:b/>
          <w:bCs/>
          <w:color w:val="000000"/>
          <w:sz w:val="22"/>
          <w:szCs w:val="22"/>
        </w:rPr>
        <w:t>So</w:t>
      </w:r>
      <w:r w:rsidR="00C050F7" w:rsidRPr="007E0B18">
        <w:rPr>
          <w:rFonts w:ascii="Arial" w:hAnsi="Arial" w:cs="Arial"/>
          <w:b/>
          <w:bCs/>
          <w:color w:val="000000"/>
          <w:sz w:val="22"/>
          <w:szCs w:val="22"/>
        </w:rPr>
        <w:t xml:space="preserve"> </w:t>
      </w:r>
      <w:r w:rsidR="00147B85" w:rsidRPr="007E0B18">
        <w:rPr>
          <w:rFonts w:ascii="Arial" w:hAnsi="Arial" w:cs="Arial"/>
          <w:b/>
          <w:bCs/>
          <w:color w:val="000000"/>
          <w:sz w:val="22"/>
          <w:szCs w:val="22"/>
        </w:rPr>
        <w:t xml:space="preserve">bedürfen </w:t>
      </w:r>
      <w:r w:rsidR="00C050F7" w:rsidRPr="007E0B18">
        <w:rPr>
          <w:rFonts w:ascii="Arial" w:hAnsi="Arial" w:cs="Arial"/>
          <w:b/>
          <w:bCs/>
          <w:color w:val="000000"/>
          <w:sz w:val="22"/>
          <w:szCs w:val="22"/>
        </w:rPr>
        <w:t>besonders schwere Verlaufsformen</w:t>
      </w:r>
      <w:r w:rsidR="00147B85" w:rsidRPr="007E0B18">
        <w:rPr>
          <w:rFonts w:ascii="Arial" w:hAnsi="Arial" w:cs="Arial"/>
          <w:b/>
          <w:bCs/>
          <w:color w:val="000000"/>
          <w:sz w:val="22"/>
          <w:szCs w:val="22"/>
        </w:rPr>
        <w:t xml:space="preserve"> </w:t>
      </w:r>
      <w:r w:rsidR="00C050F7" w:rsidRPr="007E0B18">
        <w:rPr>
          <w:rFonts w:ascii="Arial" w:hAnsi="Arial" w:cs="Arial"/>
          <w:b/>
          <w:bCs/>
          <w:color w:val="000000"/>
          <w:sz w:val="22"/>
          <w:szCs w:val="22"/>
        </w:rPr>
        <w:t>eine</w:t>
      </w:r>
      <w:r w:rsidR="007E0B18" w:rsidRPr="007E0B18">
        <w:rPr>
          <w:rFonts w:ascii="Arial" w:hAnsi="Arial" w:cs="Arial"/>
          <w:b/>
          <w:bCs/>
          <w:color w:val="000000"/>
          <w:sz w:val="22"/>
          <w:szCs w:val="22"/>
        </w:rPr>
        <w:t>r</w:t>
      </w:r>
      <w:r w:rsidR="00C050F7" w:rsidRPr="007E0B18">
        <w:rPr>
          <w:rFonts w:ascii="Arial" w:hAnsi="Arial" w:cs="Arial"/>
          <w:b/>
          <w:bCs/>
          <w:color w:val="000000"/>
          <w:sz w:val="22"/>
          <w:szCs w:val="22"/>
        </w:rPr>
        <w:t xml:space="preserve"> spezifische</w:t>
      </w:r>
      <w:r w:rsidR="007E0B18" w:rsidRPr="007E0B18">
        <w:rPr>
          <w:rFonts w:ascii="Arial" w:hAnsi="Arial" w:cs="Arial"/>
          <w:b/>
          <w:bCs/>
          <w:color w:val="000000"/>
          <w:sz w:val="22"/>
          <w:szCs w:val="22"/>
        </w:rPr>
        <w:t>n und</w:t>
      </w:r>
      <w:r w:rsidR="00DF3203" w:rsidRPr="007E0B18">
        <w:rPr>
          <w:rFonts w:ascii="Arial" w:hAnsi="Arial" w:cs="Arial"/>
          <w:b/>
          <w:bCs/>
          <w:color w:val="000000"/>
          <w:sz w:val="22"/>
          <w:szCs w:val="22"/>
        </w:rPr>
        <w:t xml:space="preserve"> </w:t>
      </w:r>
      <w:r w:rsidR="00C050F7" w:rsidRPr="007E0B18">
        <w:rPr>
          <w:rFonts w:ascii="Arial" w:hAnsi="Arial" w:cs="Arial"/>
          <w:b/>
          <w:bCs/>
          <w:color w:val="000000"/>
          <w:sz w:val="22"/>
          <w:szCs w:val="22"/>
        </w:rPr>
        <w:t>individuelle</w:t>
      </w:r>
      <w:r w:rsidR="007E0B18" w:rsidRPr="007E0B18">
        <w:rPr>
          <w:rFonts w:ascii="Arial" w:hAnsi="Arial" w:cs="Arial"/>
          <w:b/>
          <w:bCs/>
          <w:color w:val="000000"/>
          <w:sz w:val="22"/>
          <w:szCs w:val="22"/>
        </w:rPr>
        <w:t>n</w:t>
      </w:r>
      <w:r w:rsidR="00C050F7" w:rsidRPr="007E0B18">
        <w:rPr>
          <w:rFonts w:ascii="Arial" w:hAnsi="Arial" w:cs="Arial"/>
          <w:b/>
          <w:bCs/>
          <w:color w:val="000000"/>
          <w:sz w:val="22"/>
          <w:szCs w:val="22"/>
        </w:rPr>
        <w:t xml:space="preserve"> Therapie, bei der die Zusammenarbeit von Patient, Lungenfacharzt und einem ganzen Team weiterer Fachärzte und Therapeuten gefordert ist</w:t>
      </w:r>
      <w:r w:rsidR="00C050F7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. </w:t>
      </w:r>
      <w:r w:rsidR="0097077E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Sie </w:t>
      </w:r>
      <w:r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können </w:t>
      </w:r>
      <w:r w:rsidR="00C050F7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aber auch </w:t>
      </w:r>
      <w:r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darin liegen, dass die Patienten jenen Umwelteinflüssen, die ihr Asthma auslösen, weiterhin ausgesetzt sind. </w:t>
      </w:r>
      <w:r w:rsidR="00C050F7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Und oftmals </w:t>
      </w:r>
      <w:r w:rsidR="00B060DE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liegt der Grund darin, dass </w:t>
      </w:r>
      <w:r w:rsidR="00C050F7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die Patienten </w:t>
      </w:r>
      <w:r w:rsidR="00B060DE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ihre </w:t>
      </w:r>
      <w:r w:rsidR="00C050F7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inhalative Therapie </w:t>
      </w:r>
      <w:r w:rsidR="00B11794">
        <w:rPr>
          <w:rFonts w:ascii="Arial" w:hAnsi="Arial" w:cs="Arial"/>
          <w:b/>
          <w:bCs/>
          <w:color w:val="000000"/>
          <w:sz w:val="22"/>
          <w:szCs w:val="22"/>
        </w:rPr>
        <w:t xml:space="preserve">nicht oder </w:t>
      </w:r>
      <w:r w:rsidR="00B060DE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schlichtweg </w:t>
      </w:r>
      <w:r w:rsidR="00C050F7" w:rsidRPr="009E115A">
        <w:rPr>
          <w:rFonts w:ascii="Arial" w:hAnsi="Arial" w:cs="Arial"/>
          <w:b/>
          <w:bCs/>
          <w:color w:val="000000"/>
          <w:sz w:val="22"/>
          <w:szCs w:val="22"/>
        </w:rPr>
        <w:t>falsch</w:t>
      </w:r>
      <w:r w:rsidR="00B060DE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 anwenden</w:t>
      </w:r>
      <w:r w:rsidR="00C050F7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. </w:t>
      </w:r>
    </w:p>
    <w:p w:rsidR="0039796A" w:rsidRPr="009E115A" w:rsidRDefault="0039796A" w:rsidP="00622C9C">
      <w:pPr>
        <w:spacing w:before="80" w:after="80" w:line="312" w:lineRule="auto"/>
        <w:rPr>
          <w:rFonts w:ascii="Arial" w:hAnsi="Arial" w:cs="Arial"/>
          <w:b/>
          <w:bCs/>
          <w:color w:val="000000"/>
          <w:sz w:val="22"/>
          <w:szCs w:val="22"/>
        </w:rPr>
      </w:pPr>
      <w:r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Das Österreichische Netzwerk für schweres Asthma (ASA-Net) </w:t>
      </w:r>
      <w:r w:rsidR="00B11794">
        <w:rPr>
          <w:rFonts w:ascii="Arial" w:hAnsi="Arial" w:cs="Arial"/>
          <w:b/>
          <w:bCs/>
          <w:color w:val="000000"/>
          <w:sz w:val="22"/>
          <w:szCs w:val="22"/>
        </w:rPr>
        <w:t xml:space="preserve">der </w:t>
      </w:r>
      <w:r w:rsidR="00E27737">
        <w:rPr>
          <w:rFonts w:ascii="Arial" w:hAnsi="Arial" w:cs="Arial"/>
          <w:b/>
          <w:bCs/>
          <w:color w:val="000000"/>
          <w:sz w:val="22"/>
          <w:szCs w:val="22"/>
        </w:rPr>
        <w:t>Österreichischen Gesellschaft für Pneumologie (</w:t>
      </w:r>
      <w:r w:rsidR="00B11794">
        <w:rPr>
          <w:rFonts w:ascii="Arial" w:hAnsi="Arial" w:cs="Arial"/>
          <w:b/>
          <w:bCs/>
          <w:color w:val="000000"/>
          <w:sz w:val="22"/>
          <w:szCs w:val="22"/>
        </w:rPr>
        <w:t>ÖGP</w:t>
      </w:r>
      <w:r w:rsidR="00E27737">
        <w:rPr>
          <w:rFonts w:ascii="Arial" w:hAnsi="Arial" w:cs="Arial"/>
          <w:b/>
          <w:bCs/>
          <w:color w:val="000000"/>
          <w:sz w:val="22"/>
          <w:szCs w:val="22"/>
        </w:rPr>
        <w:t>)</w:t>
      </w:r>
      <w:r w:rsidR="00B11794">
        <w:rPr>
          <w:rFonts w:ascii="Arial" w:hAnsi="Arial" w:cs="Arial"/>
          <w:b/>
          <w:bCs/>
          <w:color w:val="000000"/>
          <w:sz w:val="22"/>
          <w:szCs w:val="22"/>
        </w:rPr>
        <w:t xml:space="preserve"> </w:t>
      </w:r>
      <w:r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hat sich </w:t>
      </w:r>
      <w:r w:rsidR="00B060DE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daher </w:t>
      </w:r>
      <w:r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zum Ziel gesetzt, </w:t>
      </w:r>
      <w:r w:rsidR="00B060DE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nicht nur </w:t>
      </w:r>
      <w:r w:rsidRPr="009E115A">
        <w:rPr>
          <w:rFonts w:ascii="Arial" w:hAnsi="Arial" w:cs="Arial"/>
          <w:b/>
          <w:bCs/>
          <w:color w:val="000000"/>
          <w:sz w:val="22"/>
          <w:szCs w:val="22"/>
        </w:rPr>
        <w:t>entsp</w:t>
      </w:r>
      <w:r w:rsidR="003614E8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rechende Expertise </w:t>
      </w:r>
      <w:r w:rsidR="00B060DE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in der Asthma-Therapie </w:t>
      </w:r>
      <w:r w:rsidR="003614E8" w:rsidRPr="009E115A">
        <w:rPr>
          <w:rFonts w:ascii="Arial" w:hAnsi="Arial" w:cs="Arial"/>
          <w:b/>
          <w:bCs/>
          <w:color w:val="000000"/>
          <w:sz w:val="22"/>
          <w:szCs w:val="22"/>
        </w:rPr>
        <w:t>zu vernetzen</w:t>
      </w:r>
      <w:r w:rsidR="00B060DE" w:rsidRPr="009E115A">
        <w:rPr>
          <w:rFonts w:ascii="Arial" w:hAnsi="Arial" w:cs="Arial"/>
          <w:b/>
          <w:bCs/>
          <w:color w:val="000000"/>
          <w:sz w:val="22"/>
          <w:szCs w:val="22"/>
        </w:rPr>
        <w:t>,</w:t>
      </w:r>
      <w:r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 </w:t>
      </w:r>
      <w:r w:rsidR="00B060DE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zu </w:t>
      </w:r>
      <w:r w:rsidRPr="009E115A">
        <w:rPr>
          <w:rFonts w:ascii="Arial" w:hAnsi="Arial" w:cs="Arial"/>
          <w:b/>
          <w:bCs/>
          <w:color w:val="000000"/>
          <w:sz w:val="22"/>
          <w:szCs w:val="22"/>
        </w:rPr>
        <w:t>fördern</w:t>
      </w:r>
      <w:r w:rsidR="00B060DE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 und leichter zugänglich zu machen, sondern auf </w:t>
      </w:r>
      <w:hyperlink r:id="rId12" w:history="1">
        <w:r w:rsidR="003614E8" w:rsidRPr="009E115A">
          <w:rPr>
            <w:rFonts w:ascii="Arial" w:hAnsi="Arial" w:cs="Arial"/>
            <w:b/>
            <w:bCs/>
            <w:color w:val="000000"/>
            <w:sz w:val="22"/>
            <w:szCs w:val="22"/>
          </w:rPr>
          <w:t>www.asa-net.at</w:t>
        </w:r>
      </w:hyperlink>
      <w:r w:rsidR="003614E8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 </w:t>
      </w:r>
      <w:r w:rsidR="00B060DE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auch </w:t>
      </w:r>
      <w:r w:rsidR="003614E8" w:rsidRPr="009E115A">
        <w:rPr>
          <w:rFonts w:ascii="Arial" w:hAnsi="Arial" w:cs="Arial"/>
          <w:b/>
          <w:bCs/>
          <w:color w:val="000000"/>
          <w:sz w:val="22"/>
          <w:szCs w:val="22"/>
        </w:rPr>
        <w:t>patientenorientierte Praxistipps</w:t>
      </w:r>
      <w:r w:rsidR="00B060DE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 </w:t>
      </w:r>
      <w:r w:rsidR="00FD5384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wie </w:t>
      </w:r>
      <w:r w:rsidR="00B060DE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z.B. </w:t>
      </w:r>
      <w:r w:rsidR="00FD5384" w:rsidRPr="009E115A">
        <w:rPr>
          <w:rFonts w:ascii="Arial" w:hAnsi="Arial" w:cs="Arial"/>
          <w:b/>
          <w:bCs/>
          <w:color w:val="000000"/>
          <w:sz w:val="22"/>
          <w:szCs w:val="22"/>
        </w:rPr>
        <w:t xml:space="preserve">Videos </w:t>
      </w:r>
      <w:r w:rsidR="00B060DE" w:rsidRPr="009E115A">
        <w:rPr>
          <w:rFonts w:ascii="Arial" w:hAnsi="Arial" w:cs="Arial"/>
          <w:b/>
          <w:bCs/>
          <w:color w:val="000000"/>
          <w:sz w:val="22"/>
          <w:szCs w:val="22"/>
        </w:rPr>
        <w:t>zur richtigen Anwendung von Inhalatoren zu geben</w:t>
      </w:r>
      <w:r w:rsidRPr="009E115A">
        <w:rPr>
          <w:rFonts w:ascii="Arial" w:hAnsi="Arial" w:cs="Arial"/>
          <w:b/>
          <w:bCs/>
          <w:color w:val="000000"/>
          <w:sz w:val="22"/>
          <w:szCs w:val="22"/>
        </w:rPr>
        <w:t>.</w:t>
      </w:r>
    </w:p>
    <w:p w:rsidR="00751EB8" w:rsidRPr="009E115A" w:rsidRDefault="00751EB8" w:rsidP="00147B85">
      <w:pPr>
        <w:spacing w:before="80" w:after="80" w:line="312" w:lineRule="auto"/>
        <w:rPr>
          <w:rFonts w:ascii="Arial" w:hAnsi="Arial" w:cs="Arial"/>
          <w:sz w:val="22"/>
          <w:szCs w:val="22"/>
        </w:rPr>
      </w:pPr>
      <w:r w:rsidRPr="009E115A">
        <w:rPr>
          <w:rFonts w:ascii="Arial" w:hAnsi="Arial" w:cs="Arial"/>
          <w:sz w:val="22"/>
          <w:szCs w:val="22"/>
        </w:rPr>
        <w:t xml:space="preserve">Asthma ist eine der häufigsten chronischen Atemwegserkrankungen </w:t>
      </w:r>
      <w:r w:rsidR="000A76E6" w:rsidRPr="009E115A">
        <w:rPr>
          <w:rFonts w:ascii="Arial" w:hAnsi="Arial" w:cs="Arial"/>
          <w:sz w:val="22"/>
          <w:szCs w:val="22"/>
        </w:rPr>
        <w:t xml:space="preserve">in der westlichen Welt </w:t>
      </w:r>
      <w:r w:rsidRPr="009E115A">
        <w:rPr>
          <w:rFonts w:ascii="Arial" w:hAnsi="Arial" w:cs="Arial"/>
          <w:sz w:val="22"/>
          <w:szCs w:val="22"/>
        </w:rPr>
        <w:t>und betrifft derzeit ca. 300 Millionen Mensche</w:t>
      </w:r>
      <w:r w:rsidR="00E1735C" w:rsidRPr="009E115A">
        <w:rPr>
          <w:rFonts w:ascii="Arial" w:hAnsi="Arial" w:cs="Arial"/>
          <w:sz w:val="22"/>
          <w:szCs w:val="22"/>
        </w:rPr>
        <w:t>n weltweit. In Österreich leide</w:t>
      </w:r>
      <w:r w:rsidR="000A76E6" w:rsidRPr="009E115A">
        <w:rPr>
          <w:rFonts w:ascii="Arial" w:hAnsi="Arial" w:cs="Arial"/>
          <w:sz w:val="22"/>
          <w:szCs w:val="22"/>
        </w:rPr>
        <w:t>n</w:t>
      </w:r>
      <w:r w:rsidRPr="009E115A">
        <w:rPr>
          <w:rFonts w:ascii="Arial" w:hAnsi="Arial" w:cs="Arial"/>
          <w:sz w:val="22"/>
          <w:szCs w:val="22"/>
        </w:rPr>
        <w:t xml:space="preserve"> etwa 5-7% der Bevölkerung an Asthma.</w:t>
      </w:r>
      <w:r w:rsidR="00622C9C" w:rsidRPr="009E115A">
        <w:rPr>
          <w:rFonts w:ascii="Arial" w:hAnsi="Arial" w:cs="Arial"/>
          <w:sz w:val="22"/>
          <w:szCs w:val="22"/>
        </w:rPr>
        <w:t xml:space="preserve"> Asthma-Experte Dr. Daniel Doberer, 2. Medizinische Abteilung mit Pneumologie, Wilhelminenspital Wien: „</w:t>
      </w:r>
      <w:r w:rsidRPr="009E115A">
        <w:rPr>
          <w:rFonts w:ascii="Arial" w:hAnsi="Arial" w:cs="Arial"/>
          <w:sz w:val="22"/>
          <w:szCs w:val="22"/>
        </w:rPr>
        <w:t xml:space="preserve">In den meisten Fällen ist es mit Hilfe der richtigen Therapie möglich, trotz Asthma ein Leben mit nur wenigen Einschränkungen führen zu können. Immer wieder </w:t>
      </w:r>
      <w:r w:rsidR="006A1847" w:rsidRPr="009E115A">
        <w:rPr>
          <w:rFonts w:ascii="Arial" w:hAnsi="Arial" w:cs="Arial"/>
          <w:sz w:val="22"/>
          <w:szCs w:val="22"/>
        </w:rPr>
        <w:t>gibt es jedoch</w:t>
      </w:r>
      <w:r w:rsidRPr="009E115A">
        <w:rPr>
          <w:rFonts w:ascii="Arial" w:hAnsi="Arial" w:cs="Arial"/>
          <w:sz w:val="22"/>
          <w:szCs w:val="22"/>
        </w:rPr>
        <w:t xml:space="preserve"> Patienten, deren Asthma nicht in den Griff zu bekommen ist</w:t>
      </w:r>
      <w:r w:rsidR="000A76E6" w:rsidRPr="009E115A">
        <w:rPr>
          <w:rFonts w:ascii="Arial" w:hAnsi="Arial" w:cs="Arial"/>
          <w:sz w:val="22"/>
          <w:szCs w:val="22"/>
        </w:rPr>
        <w:t xml:space="preserve">: Sie erleiden </w:t>
      </w:r>
      <w:r w:rsidRPr="009E115A">
        <w:rPr>
          <w:rFonts w:ascii="Arial" w:hAnsi="Arial" w:cs="Arial"/>
          <w:sz w:val="22"/>
          <w:szCs w:val="22"/>
        </w:rPr>
        <w:t xml:space="preserve">wiederholt </w:t>
      </w:r>
      <w:r w:rsidR="00B11794">
        <w:rPr>
          <w:rFonts w:ascii="Arial" w:hAnsi="Arial" w:cs="Arial"/>
          <w:sz w:val="22"/>
          <w:szCs w:val="22"/>
        </w:rPr>
        <w:t xml:space="preserve">Episoden </w:t>
      </w:r>
      <w:r w:rsidRPr="009E115A">
        <w:rPr>
          <w:rFonts w:ascii="Arial" w:hAnsi="Arial" w:cs="Arial"/>
          <w:sz w:val="22"/>
          <w:szCs w:val="22"/>
        </w:rPr>
        <w:t>ausgeprägte</w:t>
      </w:r>
      <w:r w:rsidR="00B11794">
        <w:rPr>
          <w:rFonts w:ascii="Arial" w:hAnsi="Arial" w:cs="Arial"/>
          <w:sz w:val="22"/>
          <w:szCs w:val="22"/>
        </w:rPr>
        <w:t>r</w:t>
      </w:r>
      <w:r w:rsidRPr="009E115A">
        <w:rPr>
          <w:rFonts w:ascii="Arial" w:hAnsi="Arial" w:cs="Arial"/>
          <w:sz w:val="22"/>
          <w:szCs w:val="22"/>
        </w:rPr>
        <w:t xml:space="preserve"> Verschlechterungen</w:t>
      </w:r>
      <w:r w:rsidR="00147B85">
        <w:rPr>
          <w:rFonts w:ascii="Arial" w:hAnsi="Arial" w:cs="Arial"/>
          <w:sz w:val="22"/>
          <w:szCs w:val="22"/>
        </w:rPr>
        <w:t xml:space="preserve"> </w:t>
      </w:r>
      <w:r w:rsidR="00147B85" w:rsidRPr="009E115A">
        <w:rPr>
          <w:rFonts w:ascii="Arial" w:hAnsi="Arial" w:cs="Arial"/>
          <w:sz w:val="22"/>
          <w:szCs w:val="22"/>
        </w:rPr>
        <w:t>(Exazerbation)</w:t>
      </w:r>
      <w:r w:rsidRPr="009E115A">
        <w:rPr>
          <w:rFonts w:ascii="Arial" w:hAnsi="Arial" w:cs="Arial"/>
          <w:sz w:val="22"/>
          <w:szCs w:val="22"/>
        </w:rPr>
        <w:t xml:space="preserve">, </w:t>
      </w:r>
      <w:r w:rsidR="00FD5384" w:rsidRPr="009E115A">
        <w:rPr>
          <w:rFonts w:ascii="Arial" w:hAnsi="Arial" w:cs="Arial"/>
          <w:sz w:val="22"/>
          <w:szCs w:val="22"/>
        </w:rPr>
        <w:t xml:space="preserve">die einen </w:t>
      </w:r>
      <w:r w:rsidRPr="009E115A">
        <w:rPr>
          <w:rFonts w:ascii="Arial" w:hAnsi="Arial" w:cs="Arial"/>
          <w:sz w:val="22"/>
          <w:szCs w:val="22"/>
        </w:rPr>
        <w:t>Krankenhaus</w:t>
      </w:r>
      <w:r w:rsidR="00465E38">
        <w:rPr>
          <w:rFonts w:ascii="Arial" w:hAnsi="Arial" w:cs="Arial"/>
          <w:sz w:val="22"/>
          <w:szCs w:val="22"/>
        </w:rPr>
        <w:t>a</w:t>
      </w:r>
      <w:r w:rsidR="00FD5384" w:rsidRPr="009E115A">
        <w:rPr>
          <w:rFonts w:ascii="Arial" w:hAnsi="Arial" w:cs="Arial"/>
          <w:sz w:val="22"/>
          <w:szCs w:val="22"/>
        </w:rPr>
        <w:t>ufenthalt</w:t>
      </w:r>
      <w:r w:rsidR="00B11794">
        <w:rPr>
          <w:rFonts w:ascii="Arial" w:hAnsi="Arial" w:cs="Arial"/>
          <w:sz w:val="22"/>
          <w:szCs w:val="22"/>
        </w:rPr>
        <w:t xml:space="preserve"> erfordern können</w:t>
      </w:r>
      <w:r w:rsidR="00147B85">
        <w:rPr>
          <w:rFonts w:ascii="Arial" w:hAnsi="Arial" w:cs="Arial"/>
          <w:sz w:val="22"/>
          <w:szCs w:val="22"/>
        </w:rPr>
        <w:t>,</w:t>
      </w:r>
      <w:r w:rsidR="00FD5384" w:rsidRPr="009E115A">
        <w:rPr>
          <w:rFonts w:ascii="Arial" w:hAnsi="Arial" w:cs="Arial"/>
          <w:sz w:val="22"/>
          <w:szCs w:val="22"/>
        </w:rPr>
        <w:t xml:space="preserve"> </w:t>
      </w:r>
      <w:r w:rsidRPr="009E115A">
        <w:rPr>
          <w:rFonts w:ascii="Arial" w:hAnsi="Arial" w:cs="Arial"/>
          <w:sz w:val="22"/>
          <w:szCs w:val="22"/>
        </w:rPr>
        <w:t xml:space="preserve">und </w:t>
      </w:r>
      <w:r w:rsidR="000A76E6" w:rsidRPr="009E115A">
        <w:rPr>
          <w:rFonts w:ascii="Arial" w:hAnsi="Arial" w:cs="Arial"/>
          <w:sz w:val="22"/>
          <w:szCs w:val="22"/>
        </w:rPr>
        <w:t xml:space="preserve">sind </w:t>
      </w:r>
      <w:r w:rsidRPr="009E115A">
        <w:rPr>
          <w:rFonts w:ascii="Arial" w:hAnsi="Arial" w:cs="Arial"/>
          <w:sz w:val="22"/>
          <w:szCs w:val="22"/>
        </w:rPr>
        <w:t xml:space="preserve">in ihrer Leistungs- </w:t>
      </w:r>
      <w:r w:rsidR="000A76E6" w:rsidRPr="009E115A">
        <w:rPr>
          <w:rFonts w:ascii="Arial" w:hAnsi="Arial" w:cs="Arial"/>
          <w:sz w:val="22"/>
          <w:szCs w:val="22"/>
        </w:rPr>
        <w:t xml:space="preserve">und </w:t>
      </w:r>
      <w:r w:rsidRPr="009E115A">
        <w:rPr>
          <w:rFonts w:ascii="Arial" w:hAnsi="Arial" w:cs="Arial"/>
          <w:sz w:val="22"/>
          <w:szCs w:val="22"/>
        </w:rPr>
        <w:t>Berufsfähigkeit stark eingeschränkt.</w:t>
      </w:r>
      <w:r w:rsidR="00622C9C" w:rsidRPr="009E115A">
        <w:rPr>
          <w:rFonts w:ascii="Arial" w:hAnsi="Arial" w:cs="Arial"/>
          <w:sz w:val="22"/>
          <w:szCs w:val="22"/>
        </w:rPr>
        <w:t>“</w:t>
      </w:r>
      <w:r w:rsidRPr="009E115A">
        <w:rPr>
          <w:rFonts w:ascii="Arial" w:hAnsi="Arial" w:cs="Arial"/>
          <w:sz w:val="22"/>
          <w:szCs w:val="22"/>
        </w:rPr>
        <w:t xml:space="preserve"> Der Leidensdruck </w:t>
      </w:r>
      <w:r w:rsidR="000A76E6" w:rsidRPr="009E115A">
        <w:rPr>
          <w:rFonts w:ascii="Arial" w:hAnsi="Arial" w:cs="Arial"/>
          <w:sz w:val="22"/>
          <w:szCs w:val="22"/>
        </w:rPr>
        <w:t xml:space="preserve">dieser Patienten </w:t>
      </w:r>
      <w:r w:rsidR="00E1735C" w:rsidRPr="009E115A">
        <w:rPr>
          <w:rFonts w:ascii="Arial" w:hAnsi="Arial" w:cs="Arial"/>
          <w:sz w:val="22"/>
          <w:szCs w:val="22"/>
        </w:rPr>
        <w:t>könne</w:t>
      </w:r>
      <w:r w:rsidRPr="009E115A">
        <w:rPr>
          <w:rFonts w:ascii="Arial" w:hAnsi="Arial" w:cs="Arial"/>
          <w:sz w:val="22"/>
          <w:szCs w:val="22"/>
        </w:rPr>
        <w:t xml:space="preserve"> enorm sein, </w:t>
      </w:r>
      <w:r w:rsidR="000A76E6" w:rsidRPr="009E115A">
        <w:rPr>
          <w:rFonts w:ascii="Arial" w:hAnsi="Arial" w:cs="Arial"/>
          <w:sz w:val="22"/>
          <w:szCs w:val="22"/>
        </w:rPr>
        <w:t xml:space="preserve">so Doberer, </w:t>
      </w:r>
      <w:r w:rsidRPr="009E115A">
        <w:rPr>
          <w:rFonts w:ascii="Arial" w:hAnsi="Arial" w:cs="Arial"/>
          <w:sz w:val="22"/>
          <w:szCs w:val="22"/>
        </w:rPr>
        <w:t xml:space="preserve">obwohl Asthma </w:t>
      </w:r>
      <w:r w:rsidR="000A76E6" w:rsidRPr="009E115A">
        <w:rPr>
          <w:rFonts w:ascii="Arial" w:hAnsi="Arial" w:cs="Arial"/>
          <w:sz w:val="22"/>
          <w:szCs w:val="22"/>
        </w:rPr>
        <w:t xml:space="preserve">doch </w:t>
      </w:r>
      <w:r w:rsidRPr="009E115A">
        <w:rPr>
          <w:rFonts w:ascii="Arial" w:hAnsi="Arial" w:cs="Arial"/>
          <w:sz w:val="22"/>
          <w:szCs w:val="22"/>
        </w:rPr>
        <w:t xml:space="preserve">eine Erkrankung </w:t>
      </w:r>
      <w:r w:rsidR="000A76E6" w:rsidRPr="009E115A">
        <w:rPr>
          <w:rFonts w:ascii="Arial" w:hAnsi="Arial" w:cs="Arial"/>
          <w:sz w:val="22"/>
          <w:szCs w:val="22"/>
        </w:rPr>
        <w:t>ist</w:t>
      </w:r>
      <w:r w:rsidRPr="009E115A">
        <w:rPr>
          <w:rFonts w:ascii="Arial" w:hAnsi="Arial" w:cs="Arial"/>
          <w:sz w:val="22"/>
          <w:szCs w:val="22"/>
        </w:rPr>
        <w:t>, die mit den modernen inhalativen Medikamenten gut therapie</w:t>
      </w:r>
      <w:r w:rsidR="00E1735C" w:rsidRPr="009E115A">
        <w:rPr>
          <w:rFonts w:ascii="Arial" w:hAnsi="Arial" w:cs="Arial"/>
          <w:sz w:val="22"/>
          <w:szCs w:val="22"/>
        </w:rPr>
        <w:t>r</w:t>
      </w:r>
      <w:r w:rsidRPr="009E115A">
        <w:rPr>
          <w:rFonts w:ascii="Arial" w:hAnsi="Arial" w:cs="Arial"/>
          <w:sz w:val="22"/>
          <w:szCs w:val="22"/>
        </w:rPr>
        <w:t xml:space="preserve">bar </w:t>
      </w:r>
      <w:r w:rsidR="000A76E6" w:rsidRPr="009E115A">
        <w:rPr>
          <w:rFonts w:ascii="Arial" w:hAnsi="Arial" w:cs="Arial"/>
          <w:sz w:val="22"/>
          <w:szCs w:val="22"/>
        </w:rPr>
        <w:t>sein sollte</w:t>
      </w:r>
      <w:r w:rsidRPr="009E115A">
        <w:rPr>
          <w:rFonts w:ascii="Arial" w:hAnsi="Arial" w:cs="Arial"/>
          <w:sz w:val="22"/>
          <w:szCs w:val="22"/>
        </w:rPr>
        <w:t>. Jene Patienten werden als „sc</w:t>
      </w:r>
      <w:r w:rsidR="0039796A" w:rsidRPr="009E115A">
        <w:rPr>
          <w:rFonts w:ascii="Arial" w:hAnsi="Arial" w:cs="Arial"/>
          <w:sz w:val="22"/>
          <w:szCs w:val="22"/>
        </w:rPr>
        <w:t xml:space="preserve">hwer behandelbare“ Asthmatiker </w:t>
      </w:r>
      <w:r w:rsidRPr="009E115A">
        <w:rPr>
          <w:rFonts w:ascii="Arial" w:hAnsi="Arial" w:cs="Arial"/>
          <w:sz w:val="22"/>
          <w:szCs w:val="22"/>
        </w:rPr>
        <w:t xml:space="preserve">bezeichnet und bedürfen einer genaueren und intensiveren </w:t>
      </w:r>
      <w:r w:rsidR="0039796A" w:rsidRPr="009E115A">
        <w:rPr>
          <w:rFonts w:ascii="Arial" w:hAnsi="Arial" w:cs="Arial"/>
          <w:sz w:val="22"/>
          <w:szCs w:val="22"/>
        </w:rPr>
        <w:t>Betreuung</w:t>
      </w:r>
      <w:r w:rsidRPr="009E115A">
        <w:rPr>
          <w:rFonts w:ascii="Arial" w:hAnsi="Arial" w:cs="Arial"/>
          <w:sz w:val="22"/>
          <w:szCs w:val="22"/>
        </w:rPr>
        <w:t>.</w:t>
      </w:r>
      <w:r w:rsidR="000A76E6" w:rsidRPr="009E115A">
        <w:rPr>
          <w:rFonts w:ascii="Arial" w:hAnsi="Arial" w:cs="Arial"/>
          <w:sz w:val="22"/>
          <w:szCs w:val="22"/>
        </w:rPr>
        <w:t xml:space="preserve"> </w:t>
      </w:r>
    </w:p>
    <w:p w:rsidR="00751EB8" w:rsidRPr="009E115A" w:rsidRDefault="00751EB8" w:rsidP="00751EB8">
      <w:pPr>
        <w:spacing w:before="240" w:line="312" w:lineRule="auto"/>
        <w:rPr>
          <w:rFonts w:ascii="Arial" w:hAnsi="Arial" w:cs="Arial"/>
          <w:b/>
          <w:bCs/>
          <w:color w:val="000000"/>
          <w:sz w:val="22"/>
          <w:szCs w:val="22"/>
        </w:rPr>
      </w:pPr>
      <w:r w:rsidRPr="009E115A">
        <w:rPr>
          <w:rFonts w:ascii="Arial" w:hAnsi="Arial" w:cs="Arial"/>
          <w:b/>
          <w:bCs/>
          <w:color w:val="000000"/>
          <w:sz w:val="22"/>
          <w:szCs w:val="22"/>
        </w:rPr>
        <w:t>Schwer zu behandelndes Asthma</w:t>
      </w:r>
    </w:p>
    <w:p w:rsidR="00622C9C" w:rsidRPr="009E115A" w:rsidRDefault="00751EB8" w:rsidP="00432F4E">
      <w:pPr>
        <w:spacing w:before="80" w:after="80" w:line="312" w:lineRule="auto"/>
        <w:rPr>
          <w:rFonts w:ascii="Arial" w:hAnsi="Arial" w:cs="Arial"/>
          <w:sz w:val="22"/>
          <w:szCs w:val="22"/>
        </w:rPr>
      </w:pPr>
      <w:r w:rsidRPr="009E115A">
        <w:rPr>
          <w:rFonts w:ascii="Arial" w:hAnsi="Arial" w:cs="Arial"/>
          <w:sz w:val="22"/>
          <w:szCs w:val="22"/>
        </w:rPr>
        <w:t>Es gibt viele Faktoren</w:t>
      </w:r>
      <w:r w:rsidR="00465E38">
        <w:rPr>
          <w:rFonts w:ascii="Arial" w:hAnsi="Arial" w:cs="Arial"/>
          <w:sz w:val="22"/>
          <w:szCs w:val="22"/>
        </w:rPr>
        <w:t>, die zu</w:t>
      </w:r>
      <w:r w:rsidR="0039796A" w:rsidRPr="009E115A">
        <w:rPr>
          <w:rFonts w:ascii="Arial" w:hAnsi="Arial" w:cs="Arial"/>
          <w:sz w:val="22"/>
          <w:szCs w:val="22"/>
        </w:rPr>
        <w:t>r „Behandlungsr</w:t>
      </w:r>
      <w:r w:rsidRPr="009E115A">
        <w:rPr>
          <w:rFonts w:ascii="Arial" w:hAnsi="Arial" w:cs="Arial"/>
          <w:sz w:val="22"/>
          <w:szCs w:val="22"/>
        </w:rPr>
        <w:t xml:space="preserve">esistenz“ beitragen können. </w:t>
      </w:r>
      <w:r w:rsidR="00622C9C" w:rsidRPr="009E115A">
        <w:rPr>
          <w:rFonts w:ascii="Arial" w:hAnsi="Arial" w:cs="Arial"/>
          <w:sz w:val="22"/>
          <w:szCs w:val="22"/>
        </w:rPr>
        <w:t>Univ</w:t>
      </w:r>
      <w:r w:rsidR="000A76E6" w:rsidRPr="009E115A">
        <w:rPr>
          <w:rFonts w:ascii="Arial" w:hAnsi="Arial" w:cs="Arial"/>
          <w:sz w:val="22"/>
          <w:szCs w:val="22"/>
        </w:rPr>
        <w:t>.</w:t>
      </w:r>
      <w:r w:rsidR="00622C9C" w:rsidRPr="009E115A">
        <w:rPr>
          <w:rFonts w:ascii="Arial" w:hAnsi="Arial" w:cs="Arial"/>
          <w:sz w:val="22"/>
          <w:szCs w:val="22"/>
        </w:rPr>
        <w:t xml:space="preserve">-Doz. Dr. Felix Wantke, Leiter des Floridsdorfer Allergieambulatoriums (FAZ) und stellvertretender </w:t>
      </w:r>
      <w:r w:rsidR="00622C9C" w:rsidRPr="009E115A">
        <w:rPr>
          <w:rFonts w:ascii="Arial" w:hAnsi="Arial" w:cs="Arial"/>
          <w:sz w:val="22"/>
          <w:szCs w:val="22"/>
        </w:rPr>
        <w:lastRenderedPageBreak/>
        <w:t>Arbeitskreisleiter für Asthma und Allergie der österreichischen Gesellschaft für Pneumologie (ÖGP): „</w:t>
      </w:r>
      <w:r w:rsidRPr="009E115A">
        <w:rPr>
          <w:rFonts w:ascii="Arial" w:hAnsi="Arial" w:cs="Arial"/>
          <w:sz w:val="22"/>
          <w:szCs w:val="22"/>
        </w:rPr>
        <w:t xml:space="preserve">Dies beginnt bei Patienten, die nach wie vor den Auslösern </w:t>
      </w:r>
      <w:r w:rsidR="00D12677" w:rsidRPr="009E115A">
        <w:rPr>
          <w:rFonts w:ascii="Arial" w:hAnsi="Arial" w:cs="Arial"/>
          <w:sz w:val="22"/>
          <w:szCs w:val="22"/>
        </w:rPr>
        <w:t xml:space="preserve">(„Trigger“) </w:t>
      </w:r>
      <w:r w:rsidRPr="009E115A">
        <w:rPr>
          <w:rFonts w:ascii="Arial" w:hAnsi="Arial" w:cs="Arial"/>
          <w:sz w:val="22"/>
          <w:szCs w:val="22"/>
        </w:rPr>
        <w:t xml:space="preserve">ihrer Asthmaanfälle ausgesetzt sind, z.B. der </w:t>
      </w:r>
      <w:r w:rsidR="00465E38">
        <w:rPr>
          <w:rFonts w:ascii="Arial" w:hAnsi="Arial" w:cs="Arial"/>
          <w:sz w:val="22"/>
          <w:szCs w:val="22"/>
        </w:rPr>
        <w:t>Allergenq</w:t>
      </w:r>
      <w:r w:rsidRPr="009E115A">
        <w:rPr>
          <w:rFonts w:ascii="Arial" w:hAnsi="Arial" w:cs="Arial"/>
          <w:sz w:val="22"/>
          <w:szCs w:val="22"/>
        </w:rPr>
        <w:t>uelle bei allergische</w:t>
      </w:r>
      <w:r w:rsidR="00FD5384" w:rsidRPr="009E115A">
        <w:rPr>
          <w:rFonts w:ascii="Arial" w:hAnsi="Arial" w:cs="Arial"/>
          <w:sz w:val="22"/>
          <w:szCs w:val="22"/>
        </w:rPr>
        <w:t>m</w:t>
      </w:r>
      <w:r w:rsidRPr="009E115A">
        <w:rPr>
          <w:rFonts w:ascii="Arial" w:hAnsi="Arial" w:cs="Arial"/>
          <w:sz w:val="22"/>
          <w:szCs w:val="22"/>
        </w:rPr>
        <w:t xml:space="preserve"> Asthma</w:t>
      </w:r>
      <w:r w:rsidR="00FD5384" w:rsidRPr="009E115A">
        <w:rPr>
          <w:rFonts w:ascii="Arial" w:hAnsi="Arial" w:cs="Arial"/>
          <w:sz w:val="22"/>
          <w:szCs w:val="22"/>
        </w:rPr>
        <w:t xml:space="preserve">, oder </w:t>
      </w:r>
      <w:r w:rsidRPr="009E115A">
        <w:rPr>
          <w:rFonts w:ascii="Arial" w:hAnsi="Arial" w:cs="Arial"/>
          <w:sz w:val="22"/>
          <w:szCs w:val="22"/>
        </w:rPr>
        <w:t>Rauch</w:t>
      </w:r>
      <w:r w:rsidR="00465E38">
        <w:rPr>
          <w:rFonts w:ascii="Arial" w:hAnsi="Arial" w:cs="Arial"/>
          <w:sz w:val="22"/>
          <w:szCs w:val="22"/>
        </w:rPr>
        <w:t xml:space="preserve"> </w:t>
      </w:r>
      <w:r w:rsidR="00465E38" w:rsidRPr="009E115A">
        <w:rPr>
          <w:rFonts w:ascii="Arial" w:hAnsi="Arial" w:cs="Arial"/>
          <w:sz w:val="22"/>
          <w:szCs w:val="22"/>
        </w:rPr>
        <w:t>(aktiv oder passiv)</w:t>
      </w:r>
      <w:r w:rsidR="00FD5384" w:rsidRPr="009E115A">
        <w:rPr>
          <w:rFonts w:ascii="Arial" w:hAnsi="Arial" w:cs="Arial"/>
          <w:sz w:val="22"/>
          <w:szCs w:val="22"/>
        </w:rPr>
        <w:t xml:space="preserve">, </w:t>
      </w:r>
      <w:r w:rsidRPr="009E115A">
        <w:rPr>
          <w:rFonts w:ascii="Arial" w:hAnsi="Arial" w:cs="Arial"/>
          <w:sz w:val="22"/>
          <w:szCs w:val="22"/>
        </w:rPr>
        <w:t>oder wenn Begleiterkrankungen vorliegen, die nicht ausreichend behandelt sind</w:t>
      </w:r>
      <w:r w:rsidR="0039796A" w:rsidRPr="009E115A">
        <w:rPr>
          <w:rFonts w:ascii="Arial" w:hAnsi="Arial" w:cs="Arial"/>
          <w:sz w:val="22"/>
          <w:szCs w:val="22"/>
        </w:rPr>
        <w:t>.</w:t>
      </w:r>
      <w:r w:rsidR="00622C9C" w:rsidRPr="009E115A">
        <w:rPr>
          <w:rFonts w:ascii="Arial" w:hAnsi="Arial" w:cs="Arial"/>
          <w:sz w:val="22"/>
          <w:szCs w:val="22"/>
        </w:rPr>
        <w:t>“</w:t>
      </w:r>
      <w:r w:rsidR="00D12677" w:rsidRPr="009E115A">
        <w:rPr>
          <w:rFonts w:ascii="Arial" w:hAnsi="Arial" w:cs="Arial"/>
          <w:sz w:val="22"/>
          <w:szCs w:val="22"/>
        </w:rPr>
        <w:t xml:space="preserve"> Dazu zählen Rhinosinusitis (Entzündung der Nasenschleimhaut und der Schleimhaut der Nasennebenhöhlen), Reflux-Erkrankung („Sodbrennen“ durch Rückfluss der Magensäure in die Speiseröhre) oder Schlafapnoe (Atemstillstände während des Schlafens, immer in Verbindung mit Schnarchen).</w:t>
      </w:r>
    </w:p>
    <w:p w:rsidR="00465E38" w:rsidRPr="009E115A" w:rsidRDefault="00465E38" w:rsidP="00465E38">
      <w:pPr>
        <w:spacing w:before="240" w:line="312" w:lineRule="auto"/>
        <w:rPr>
          <w:rFonts w:ascii="Arial" w:hAnsi="Arial" w:cs="Arial"/>
          <w:b/>
          <w:bCs/>
          <w:color w:val="000000"/>
          <w:sz w:val="22"/>
          <w:szCs w:val="22"/>
        </w:rPr>
      </w:pPr>
      <w:r>
        <w:rPr>
          <w:rFonts w:ascii="Arial" w:hAnsi="Arial" w:cs="Arial"/>
          <w:b/>
          <w:bCs/>
          <w:color w:val="000000"/>
          <w:sz w:val="22"/>
          <w:szCs w:val="22"/>
        </w:rPr>
        <w:t>Den richtigen Inhalator richtig verwenden</w:t>
      </w:r>
    </w:p>
    <w:p w:rsidR="00751EB8" w:rsidRPr="009E115A" w:rsidRDefault="00751EB8" w:rsidP="00432F4E">
      <w:pPr>
        <w:spacing w:before="80" w:after="80" w:line="312" w:lineRule="auto"/>
        <w:rPr>
          <w:rFonts w:ascii="Arial" w:hAnsi="Arial" w:cs="Arial"/>
          <w:sz w:val="22"/>
          <w:szCs w:val="22"/>
        </w:rPr>
      </w:pPr>
      <w:r w:rsidRPr="009E115A">
        <w:rPr>
          <w:rFonts w:ascii="Arial" w:hAnsi="Arial" w:cs="Arial"/>
          <w:sz w:val="22"/>
          <w:szCs w:val="22"/>
        </w:rPr>
        <w:t xml:space="preserve">Oft </w:t>
      </w:r>
      <w:r w:rsidR="000A76E6" w:rsidRPr="009E115A">
        <w:rPr>
          <w:rFonts w:ascii="Arial" w:hAnsi="Arial" w:cs="Arial"/>
          <w:sz w:val="22"/>
          <w:szCs w:val="22"/>
        </w:rPr>
        <w:t xml:space="preserve">aber </w:t>
      </w:r>
      <w:r w:rsidRPr="009E115A">
        <w:rPr>
          <w:rFonts w:ascii="Arial" w:hAnsi="Arial" w:cs="Arial"/>
          <w:sz w:val="22"/>
          <w:szCs w:val="22"/>
        </w:rPr>
        <w:t>wird die inhalative Therapie schlichtweg nicht korrekt</w:t>
      </w:r>
      <w:r w:rsidR="00FD5384" w:rsidRPr="009E115A">
        <w:rPr>
          <w:rFonts w:ascii="Arial" w:hAnsi="Arial" w:cs="Arial"/>
          <w:sz w:val="22"/>
          <w:szCs w:val="22"/>
        </w:rPr>
        <w:t>,</w:t>
      </w:r>
      <w:r w:rsidRPr="009E115A">
        <w:rPr>
          <w:rFonts w:ascii="Arial" w:hAnsi="Arial" w:cs="Arial"/>
          <w:sz w:val="22"/>
          <w:szCs w:val="22"/>
        </w:rPr>
        <w:t xml:space="preserve"> nicht ausreichend </w:t>
      </w:r>
      <w:r w:rsidR="00FD5384" w:rsidRPr="009E115A">
        <w:rPr>
          <w:rFonts w:ascii="Arial" w:hAnsi="Arial" w:cs="Arial"/>
          <w:sz w:val="22"/>
          <w:szCs w:val="22"/>
        </w:rPr>
        <w:t xml:space="preserve">oder </w:t>
      </w:r>
      <w:r w:rsidRPr="009E115A">
        <w:rPr>
          <w:rFonts w:ascii="Arial" w:hAnsi="Arial" w:cs="Arial"/>
          <w:sz w:val="22"/>
          <w:szCs w:val="22"/>
        </w:rPr>
        <w:t xml:space="preserve">gar nicht </w:t>
      </w:r>
      <w:r w:rsidR="00FD5384" w:rsidRPr="009E115A">
        <w:rPr>
          <w:rFonts w:ascii="Arial" w:hAnsi="Arial" w:cs="Arial"/>
          <w:sz w:val="22"/>
          <w:szCs w:val="22"/>
        </w:rPr>
        <w:t>durchgeführt</w:t>
      </w:r>
      <w:r w:rsidRPr="009E115A">
        <w:rPr>
          <w:rFonts w:ascii="Arial" w:hAnsi="Arial" w:cs="Arial"/>
          <w:sz w:val="22"/>
          <w:szCs w:val="22"/>
        </w:rPr>
        <w:t>.</w:t>
      </w:r>
      <w:r w:rsidR="00622C9C" w:rsidRPr="009E115A">
        <w:rPr>
          <w:rFonts w:ascii="Arial" w:hAnsi="Arial" w:cs="Arial"/>
          <w:sz w:val="22"/>
          <w:szCs w:val="22"/>
        </w:rPr>
        <w:t xml:space="preserve"> </w:t>
      </w:r>
      <w:r w:rsidRPr="009E115A">
        <w:rPr>
          <w:rFonts w:ascii="Arial" w:hAnsi="Arial" w:cs="Arial"/>
          <w:sz w:val="22"/>
          <w:szCs w:val="22"/>
        </w:rPr>
        <w:t>Studien haben gezeigt, dass weniger als die Hälfte der Patienten ihre Inhalation korrekt durchführ</w:t>
      </w:r>
      <w:r w:rsidR="006A1847" w:rsidRPr="009E115A">
        <w:rPr>
          <w:rFonts w:ascii="Arial" w:hAnsi="Arial" w:cs="Arial"/>
          <w:sz w:val="22"/>
          <w:szCs w:val="22"/>
        </w:rPr>
        <w:t>t</w:t>
      </w:r>
      <w:r w:rsidR="00D160F5" w:rsidRPr="009E115A">
        <w:rPr>
          <w:rFonts w:ascii="Arial" w:hAnsi="Arial" w:cs="Arial"/>
          <w:sz w:val="22"/>
          <w:szCs w:val="22"/>
        </w:rPr>
        <w:fldChar w:fldCharType="begin">
          <w:fldData xml:space="preserve">PFJlZm1hbj48Q2l0ZT48QXV0aG9yPlByaWNlPC9BdXRob3I+PFllYXI+MjAxMzwvWWVhcj48UmVj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</w:fldData>
        </w:fldChar>
      </w:r>
      <w:r w:rsidRPr="009E115A">
        <w:rPr>
          <w:rFonts w:ascii="Arial" w:hAnsi="Arial" w:cs="Arial"/>
          <w:sz w:val="22"/>
          <w:szCs w:val="22"/>
        </w:rPr>
        <w:instrText xml:space="preserve"> ADDIN REFMGR.CITE </w:instrText>
      </w:r>
      <w:r w:rsidR="00D160F5" w:rsidRPr="009E115A">
        <w:rPr>
          <w:rFonts w:ascii="Arial" w:hAnsi="Arial" w:cs="Arial"/>
          <w:sz w:val="22"/>
          <w:szCs w:val="22"/>
        </w:rPr>
        <w:fldChar w:fldCharType="begin">
          <w:fldData xml:space="preserve">PFJlZm1hbj48Q2l0ZT48QXV0aG9yPlByaWNlPC9BdXRob3I+PFllYXI+MjAxMzwvWWVhcj48UmVj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</w:fldData>
        </w:fldChar>
      </w:r>
      <w:r w:rsidRPr="009E115A">
        <w:rPr>
          <w:rFonts w:ascii="Arial" w:hAnsi="Arial" w:cs="Arial"/>
          <w:sz w:val="22"/>
          <w:szCs w:val="22"/>
        </w:rPr>
        <w:instrText xml:space="preserve"> ADDIN EN.CITE.DATA </w:instrText>
      </w:r>
      <w:r w:rsidR="00D160F5" w:rsidRPr="009E115A">
        <w:rPr>
          <w:rFonts w:ascii="Arial" w:hAnsi="Arial" w:cs="Arial"/>
          <w:sz w:val="22"/>
          <w:szCs w:val="22"/>
        </w:rPr>
      </w:r>
      <w:r w:rsidR="00D160F5" w:rsidRPr="009E115A">
        <w:rPr>
          <w:rFonts w:ascii="Arial" w:hAnsi="Arial" w:cs="Arial"/>
          <w:sz w:val="22"/>
          <w:szCs w:val="22"/>
        </w:rPr>
        <w:fldChar w:fldCharType="end"/>
      </w:r>
      <w:r w:rsidR="00D160F5" w:rsidRPr="009E115A">
        <w:rPr>
          <w:rFonts w:ascii="Arial" w:hAnsi="Arial" w:cs="Arial"/>
          <w:sz w:val="22"/>
          <w:szCs w:val="22"/>
        </w:rPr>
      </w:r>
      <w:r w:rsidR="00D160F5" w:rsidRPr="009E115A">
        <w:rPr>
          <w:rFonts w:ascii="Arial" w:hAnsi="Arial" w:cs="Arial"/>
          <w:sz w:val="22"/>
          <w:szCs w:val="22"/>
        </w:rPr>
        <w:fldChar w:fldCharType="separate"/>
      </w:r>
      <w:r w:rsidRPr="009E115A">
        <w:rPr>
          <w:rFonts w:ascii="Arial" w:hAnsi="Arial" w:cs="Arial"/>
          <w:sz w:val="22"/>
          <w:szCs w:val="22"/>
        </w:rPr>
        <w:t xml:space="preserve"> </w:t>
      </w:r>
      <w:r w:rsidRPr="00147B85">
        <w:rPr>
          <w:rFonts w:ascii="Arial" w:hAnsi="Arial" w:cs="Arial"/>
          <w:sz w:val="22"/>
          <w:szCs w:val="22"/>
          <w:vertAlign w:val="superscript"/>
        </w:rPr>
        <w:t>[1]</w:t>
      </w:r>
      <w:r w:rsidR="00D160F5" w:rsidRPr="009E115A">
        <w:rPr>
          <w:rFonts w:ascii="Arial" w:hAnsi="Arial" w:cs="Arial"/>
          <w:sz w:val="22"/>
          <w:szCs w:val="22"/>
        </w:rPr>
        <w:fldChar w:fldCharType="end"/>
      </w:r>
      <w:r w:rsidR="000A76E6" w:rsidRPr="009E115A">
        <w:rPr>
          <w:rFonts w:ascii="Arial" w:hAnsi="Arial" w:cs="Arial"/>
          <w:sz w:val="22"/>
          <w:szCs w:val="22"/>
        </w:rPr>
        <w:t>.</w:t>
      </w:r>
      <w:r w:rsidR="006A1847" w:rsidRPr="009E115A">
        <w:rPr>
          <w:rFonts w:ascii="Arial" w:hAnsi="Arial" w:cs="Arial"/>
          <w:sz w:val="22"/>
          <w:szCs w:val="22"/>
        </w:rPr>
        <w:t xml:space="preserve"> </w:t>
      </w:r>
      <w:r w:rsidR="003A4EE7" w:rsidRPr="009E115A">
        <w:rPr>
          <w:rFonts w:ascii="Arial" w:hAnsi="Arial" w:cs="Arial"/>
          <w:sz w:val="22"/>
          <w:szCs w:val="22"/>
        </w:rPr>
        <w:t xml:space="preserve">Einzelne Studien haben sogar aufgezeigt, dass </w:t>
      </w:r>
      <w:r w:rsidRPr="009E115A">
        <w:rPr>
          <w:rFonts w:ascii="Arial" w:hAnsi="Arial" w:cs="Arial"/>
          <w:sz w:val="22"/>
          <w:szCs w:val="22"/>
        </w:rPr>
        <w:t>bis zu über 90% der Patienten zumindest ein Fehler</w:t>
      </w:r>
      <w:r w:rsidR="00E1735C" w:rsidRPr="009E115A">
        <w:rPr>
          <w:rFonts w:ascii="Arial" w:hAnsi="Arial" w:cs="Arial"/>
          <w:sz w:val="22"/>
          <w:szCs w:val="22"/>
        </w:rPr>
        <w:t xml:space="preserve"> </w:t>
      </w:r>
      <w:r w:rsidR="003A4EE7" w:rsidRPr="009E115A">
        <w:rPr>
          <w:rFonts w:ascii="Arial" w:hAnsi="Arial" w:cs="Arial"/>
          <w:sz w:val="22"/>
          <w:szCs w:val="22"/>
        </w:rPr>
        <w:t>bei der Anwendung der inhalativen Therapie</w:t>
      </w:r>
      <w:r w:rsidR="003A4EE7" w:rsidRPr="009E115A">
        <w:rPr>
          <w:rFonts w:ascii="Arial" w:hAnsi="Arial" w:cs="Arial"/>
          <w:lang w:val="de-AT"/>
        </w:rPr>
        <w:t xml:space="preserve"> </w:t>
      </w:r>
      <w:r w:rsidR="003A4EE7" w:rsidRPr="009E115A">
        <w:rPr>
          <w:rFonts w:ascii="Arial" w:hAnsi="Arial" w:cs="Arial"/>
          <w:sz w:val="22"/>
          <w:szCs w:val="22"/>
        </w:rPr>
        <w:t>unterläuft</w:t>
      </w:r>
      <w:r w:rsidRPr="009E115A">
        <w:rPr>
          <w:rFonts w:ascii="Arial" w:hAnsi="Arial" w:cs="Arial"/>
          <w:sz w:val="22"/>
          <w:szCs w:val="22"/>
        </w:rPr>
        <w:t xml:space="preserve">. </w:t>
      </w:r>
      <w:r w:rsidR="003A4EE7" w:rsidRPr="009E115A">
        <w:rPr>
          <w:rFonts w:ascii="Arial" w:hAnsi="Arial" w:cs="Arial"/>
          <w:sz w:val="22"/>
          <w:szCs w:val="22"/>
        </w:rPr>
        <w:t>Um dies zu vermeiden</w:t>
      </w:r>
      <w:r w:rsidR="00D34438">
        <w:rPr>
          <w:rFonts w:ascii="Arial" w:hAnsi="Arial" w:cs="Arial"/>
          <w:sz w:val="22"/>
          <w:szCs w:val="22"/>
        </w:rPr>
        <w:t>,</w:t>
      </w:r>
      <w:r w:rsidR="003A4EE7" w:rsidRPr="009E115A">
        <w:rPr>
          <w:rFonts w:ascii="Arial" w:hAnsi="Arial" w:cs="Arial"/>
          <w:sz w:val="22"/>
          <w:szCs w:val="22"/>
        </w:rPr>
        <w:t xml:space="preserve"> sollte aus den verfügbaren Inhalatoren der für den jeweiligen Patienten geeignetste ausgesucht werden. Weiters </w:t>
      </w:r>
      <w:r w:rsidRPr="009E115A">
        <w:rPr>
          <w:rFonts w:ascii="Arial" w:hAnsi="Arial" w:cs="Arial"/>
          <w:sz w:val="22"/>
          <w:szCs w:val="22"/>
        </w:rPr>
        <w:t>bedarf</w:t>
      </w:r>
      <w:r w:rsidR="006A1847" w:rsidRPr="009E115A">
        <w:rPr>
          <w:rFonts w:ascii="Arial" w:hAnsi="Arial" w:cs="Arial"/>
          <w:sz w:val="22"/>
          <w:szCs w:val="22"/>
        </w:rPr>
        <w:t xml:space="preserve"> </w:t>
      </w:r>
      <w:r w:rsidR="003A4EE7" w:rsidRPr="009E115A">
        <w:rPr>
          <w:rFonts w:ascii="Arial" w:hAnsi="Arial" w:cs="Arial"/>
          <w:sz w:val="22"/>
          <w:szCs w:val="22"/>
        </w:rPr>
        <w:t xml:space="preserve">es </w:t>
      </w:r>
      <w:r w:rsidRPr="009E115A">
        <w:rPr>
          <w:rFonts w:ascii="Arial" w:hAnsi="Arial" w:cs="Arial"/>
          <w:sz w:val="22"/>
          <w:szCs w:val="22"/>
        </w:rPr>
        <w:t xml:space="preserve">einer </w:t>
      </w:r>
      <w:r w:rsidR="003A4EE7" w:rsidRPr="009E115A">
        <w:rPr>
          <w:rFonts w:ascii="Arial" w:hAnsi="Arial" w:cs="Arial"/>
          <w:sz w:val="22"/>
          <w:szCs w:val="22"/>
        </w:rPr>
        <w:t xml:space="preserve">ausführlichen </w:t>
      </w:r>
      <w:r w:rsidRPr="009E115A">
        <w:rPr>
          <w:rFonts w:ascii="Arial" w:hAnsi="Arial" w:cs="Arial"/>
          <w:sz w:val="22"/>
          <w:szCs w:val="22"/>
        </w:rPr>
        <w:t xml:space="preserve">Instruktion </w:t>
      </w:r>
      <w:r w:rsidR="000A76E6" w:rsidRPr="009E115A">
        <w:rPr>
          <w:rFonts w:ascii="Arial" w:hAnsi="Arial" w:cs="Arial"/>
          <w:sz w:val="22"/>
          <w:szCs w:val="22"/>
        </w:rPr>
        <w:t xml:space="preserve">bezüglich der </w:t>
      </w:r>
      <w:r w:rsidR="003A4EE7" w:rsidRPr="009E115A">
        <w:rPr>
          <w:rFonts w:ascii="Arial" w:hAnsi="Arial" w:cs="Arial"/>
          <w:sz w:val="22"/>
          <w:szCs w:val="22"/>
        </w:rPr>
        <w:t xml:space="preserve">richtigen </w:t>
      </w:r>
      <w:r w:rsidR="000A76E6" w:rsidRPr="009E115A">
        <w:rPr>
          <w:rFonts w:ascii="Arial" w:hAnsi="Arial" w:cs="Arial"/>
          <w:sz w:val="22"/>
          <w:szCs w:val="22"/>
        </w:rPr>
        <w:t xml:space="preserve">Anwendung </w:t>
      </w:r>
      <w:r w:rsidR="00FD5384" w:rsidRPr="009E115A">
        <w:rPr>
          <w:rFonts w:ascii="Arial" w:hAnsi="Arial" w:cs="Arial"/>
          <w:sz w:val="22"/>
          <w:szCs w:val="22"/>
        </w:rPr>
        <w:t xml:space="preserve">sowie einer </w:t>
      </w:r>
      <w:r w:rsidRPr="009E115A">
        <w:rPr>
          <w:rFonts w:ascii="Arial" w:hAnsi="Arial" w:cs="Arial"/>
          <w:sz w:val="22"/>
          <w:szCs w:val="22"/>
        </w:rPr>
        <w:t>regelmäßige</w:t>
      </w:r>
      <w:r w:rsidR="00FD5384" w:rsidRPr="009E115A">
        <w:rPr>
          <w:rFonts w:ascii="Arial" w:hAnsi="Arial" w:cs="Arial"/>
          <w:sz w:val="22"/>
          <w:szCs w:val="22"/>
        </w:rPr>
        <w:t>n</w:t>
      </w:r>
      <w:r w:rsidRPr="009E115A">
        <w:rPr>
          <w:rFonts w:ascii="Arial" w:hAnsi="Arial" w:cs="Arial"/>
          <w:sz w:val="22"/>
          <w:szCs w:val="22"/>
        </w:rPr>
        <w:t xml:space="preserve"> Überprüfung der korrekten Anwendung der Inhalatoren. </w:t>
      </w:r>
      <w:r w:rsidR="00B11794">
        <w:rPr>
          <w:rFonts w:ascii="Arial" w:hAnsi="Arial" w:cs="Arial"/>
          <w:sz w:val="22"/>
          <w:szCs w:val="22"/>
        </w:rPr>
        <w:t xml:space="preserve">Die </w:t>
      </w:r>
      <w:r w:rsidR="00B11794" w:rsidRPr="009E115A">
        <w:rPr>
          <w:rFonts w:ascii="Arial" w:hAnsi="Arial" w:cs="Arial"/>
          <w:sz w:val="22"/>
          <w:szCs w:val="22"/>
        </w:rPr>
        <w:t>Österreichische Gesellschaft für Pneumologie (ÖGP)</w:t>
      </w:r>
      <w:r w:rsidR="00B11794">
        <w:rPr>
          <w:rFonts w:ascii="Arial" w:hAnsi="Arial" w:cs="Arial"/>
          <w:sz w:val="22"/>
          <w:szCs w:val="22"/>
        </w:rPr>
        <w:t xml:space="preserve"> und das </w:t>
      </w:r>
      <w:r w:rsidR="004F3AA6" w:rsidRPr="009E115A">
        <w:rPr>
          <w:rFonts w:ascii="Arial" w:hAnsi="Arial" w:cs="Arial"/>
          <w:sz w:val="22"/>
          <w:szCs w:val="22"/>
        </w:rPr>
        <w:t>Österreichische Netzwerk für schweres Asthma (ASA-Net) ha</w:t>
      </w:r>
      <w:r w:rsidR="00B11794">
        <w:rPr>
          <w:rFonts w:ascii="Arial" w:hAnsi="Arial" w:cs="Arial"/>
          <w:sz w:val="22"/>
          <w:szCs w:val="22"/>
        </w:rPr>
        <w:t>ben</w:t>
      </w:r>
      <w:r w:rsidR="004F3AA6" w:rsidRPr="009E115A">
        <w:rPr>
          <w:rFonts w:ascii="Arial" w:hAnsi="Arial" w:cs="Arial"/>
          <w:sz w:val="22"/>
          <w:szCs w:val="22"/>
        </w:rPr>
        <w:t xml:space="preserve"> </w:t>
      </w:r>
      <w:r w:rsidR="00E1735C" w:rsidRPr="009E115A">
        <w:rPr>
          <w:rFonts w:ascii="Arial" w:hAnsi="Arial" w:cs="Arial"/>
          <w:sz w:val="22"/>
          <w:szCs w:val="22"/>
        </w:rPr>
        <w:t xml:space="preserve">zu diesem Zweck </w:t>
      </w:r>
      <w:r w:rsidR="006A1847" w:rsidRPr="009E115A">
        <w:rPr>
          <w:rFonts w:ascii="Arial" w:hAnsi="Arial" w:cs="Arial"/>
          <w:sz w:val="22"/>
          <w:szCs w:val="22"/>
        </w:rPr>
        <w:t>neben vielen Informat</w:t>
      </w:r>
      <w:r w:rsidR="004F3AA6" w:rsidRPr="009E115A">
        <w:rPr>
          <w:rFonts w:ascii="Arial" w:hAnsi="Arial" w:cs="Arial"/>
          <w:sz w:val="22"/>
          <w:szCs w:val="22"/>
        </w:rPr>
        <w:t xml:space="preserve">ionen </w:t>
      </w:r>
      <w:r w:rsidR="006A1847" w:rsidRPr="009E115A">
        <w:rPr>
          <w:rFonts w:ascii="Arial" w:hAnsi="Arial" w:cs="Arial"/>
          <w:sz w:val="22"/>
          <w:szCs w:val="22"/>
        </w:rPr>
        <w:t>r</w:t>
      </w:r>
      <w:r w:rsidR="004F3AA6" w:rsidRPr="009E115A">
        <w:rPr>
          <w:rFonts w:ascii="Arial" w:hAnsi="Arial" w:cs="Arial"/>
          <w:sz w:val="22"/>
          <w:szCs w:val="22"/>
        </w:rPr>
        <w:t xml:space="preserve">und um </w:t>
      </w:r>
      <w:r w:rsidR="00FD5384" w:rsidRPr="009E115A">
        <w:rPr>
          <w:rFonts w:ascii="Arial" w:hAnsi="Arial" w:cs="Arial"/>
          <w:sz w:val="22"/>
          <w:szCs w:val="22"/>
        </w:rPr>
        <w:t xml:space="preserve">das Thema </w:t>
      </w:r>
      <w:r w:rsidR="004F3AA6" w:rsidRPr="009E115A">
        <w:rPr>
          <w:rFonts w:ascii="Arial" w:hAnsi="Arial" w:cs="Arial"/>
          <w:sz w:val="22"/>
          <w:szCs w:val="22"/>
        </w:rPr>
        <w:t xml:space="preserve">Asthma </w:t>
      </w:r>
      <w:r w:rsidR="003A4EE7" w:rsidRPr="009E115A">
        <w:rPr>
          <w:rFonts w:ascii="Arial" w:hAnsi="Arial" w:cs="Arial"/>
          <w:sz w:val="22"/>
          <w:szCs w:val="22"/>
        </w:rPr>
        <w:t xml:space="preserve">auch </w:t>
      </w:r>
      <w:r w:rsidR="00D34438">
        <w:rPr>
          <w:rFonts w:ascii="Arial" w:hAnsi="Arial" w:cs="Arial"/>
          <w:sz w:val="22"/>
          <w:szCs w:val="22"/>
        </w:rPr>
        <w:t>Anleitungsv</w:t>
      </w:r>
      <w:r w:rsidRPr="009E115A">
        <w:rPr>
          <w:rFonts w:ascii="Arial" w:hAnsi="Arial" w:cs="Arial"/>
          <w:sz w:val="22"/>
          <w:szCs w:val="22"/>
        </w:rPr>
        <w:t>ideo</w:t>
      </w:r>
      <w:r w:rsidR="00330FB2">
        <w:rPr>
          <w:rFonts w:ascii="Arial" w:hAnsi="Arial" w:cs="Arial"/>
          <w:sz w:val="22"/>
          <w:szCs w:val="22"/>
        </w:rPr>
        <w:t>s</w:t>
      </w:r>
      <w:r w:rsidRPr="009E115A">
        <w:rPr>
          <w:rFonts w:ascii="Arial" w:hAnsi="Arial" w:cs="Arial"/>
          <w:sz w:val="22"/>
          <w:szCs w:val="22"/>
        </w:rPr>
        <w:t xml:space="preserve"> zur richtigen Anwendung </w:t>
      </w:r>
      <w:r w:rsidR="003A4EE7" w:rsidRPr="009E115A">
        <w:rPr>
          <w:rFonts w:ascii="Arial" w:hAnsi="Arial" w:cs="Arial"/>
          <w:sz w:val="22"/>
          <w:szCs w:val="22"/>
        </w:rPr>
        <w:t xml:space="preserve">sämtlicher Inhalatoren </w:t>
      </w:r>
      <w:r w:rsidRPr="009E115A">
        <w:rPr>
          <w:rFonts w:ascii="Arial" w:hAnsi="Arial" w:cs="Arial"/>
          <w:sz w:val="22"/>
          <w:szCs w:val="22"/>
        </w:rPr>
        <w:t>erstellt (</w:t>
      </w:r>
      <w:r w:rsidR="004F3AA6" w:rsidRPr="009E115A">
        <w:rPr>
          <w:rFonts w:ascii="Arial" w:hAnsi="Arial" w:cs="Arial"/>
          <w:sz w:val="22"/>
          <w:szCs w:val="22"/>
        </w:rPr>
        <w:t>abrufbar unter</w:t>
      </w:r>
      <w:r w:rsidRPr="009E115A">
        <w:rPr>
          <w:rFonts w:ascii="Arial" w:hAnsi="Arial" w:cs="Arial"/>
          <w:sz w:val="22"/>
          <w:szCs w:val="22"/>
        </w:rPr>
        <w:t xml:space="preserve"> </w:t>
      </w:r>
      <w:hyperlink r:id="rId13" w:history="1">
        <w:r w:rsidRPr="009E115A">
          <w:rPr>
            <w:rFonts w:ascii="Arial" w:hAnsi="Arial" w:cs="Arial"/>
            <w:sz w:val="22"/>
            <w:szCs w:val="22"/>
          </w:rPr>
          <w:t>www.asa-net.at/patienten/richtig-inhalieren</w:t>
        </w:r>
      </w:hyperlink>
      <w:r w:rsidRPr="009E115A">
        <w:rPr>
          <w:rFonts w:ascii="Arial" w:hAnsi="Arial" w:cs="Arial"/>
          <w:sz w:val="22"/>
          <w:szCs w:val="22"/>
        </w:rPr>
        <w:t xml:space="preserve">). </w:t>
      </w:r>
    </w:p>
    <w:p w:rsidR="00751EB8" w:rsidRPr="009B3DB0" w:rsidRDefault="00751EB8" w:rsidP="009B3DB0">
      <w:pPr>
        <w:spacing w:before="240" w:line="312" w:lineRule="auto"/>
        <w:rPr>
          <w:rFonts w:ascii="Arial" w:hAnsi="Arial" w:cs="Arial"/>
          <w:b/>
          <w:bCs/>
          <w:color w:val="000000"/>
          <w:sz w:val="22"/>
          <w:szCs w:val="22"/>
        </w:rPr>
      </w:pPr>
      <w:r w:rsidRPr="009B3DB0">
        <w:rPr>
          <w:rFonts w:ascii="Arial" w:hAnsi="Arial" w:cs="Arial"/>
          <w:b/>
          <w:bCs/>
          <w:color w:val="000000"/>
          <w:sz w:val="22"/>
          <w:szCs w:val="22"/>
        </w:rPr>
        <w:t>Schweres Asthma</w:t>
      </w:r>
    </w:p>
    <w:p w:rsidR="00751EB8" w:rsidRPr="009E115A" w:rsidRDefault="002D034C" w:rsidP="00D47A14">
      <w:pPr>
        <w:spacing w:before="80" w:after="80" w:line="312" w:lineRule="auto"/>
        <w:rPr>
          <w:rFonts w:ascii="Arial" w:hAnsi="Arial" w:cs="Arial"/>
          <w:sz w:val="22"/>
          <w:szCs w:val="22"/>
        </w:rPr>
      </w:pPr>
      <w:r w:rsidRPr="009E115A">
        <w:rPr>
          <w:rFonts w:ascii="Arial" w:hAnsi="Arial" w:cs="Arial"/>
          <w:sz w:val="22"/>
          <w:szCs w:val="22"/>
        </w:rPr>
        <w:t>Wenn</w:t>
      </w:r>
      <w:r w:rsidR="00751EB8" w:rsidRPr="009E115A">
        <w:rPr>
          <w:rFonts w:ascii="Arial" w:hAnsi="Arial" w:cs="Arial"/>
          <w:sz w:val="22"/>
          <w:szCs w:val="22"/>
        </w:rPr>
        <w:t xml:space="preserve"> das Asthma eines Patient</w:t>
      </w:r>
      <w:r w:rsidR="00902395" w:rsidRPr="009E115A">
        <w:rPr>
          <w:rFonts w:ascii="Arial" w:hAnsi="Arial" w:cs="Arial"/>
          <w:sz w:val="22"/>
          <w:szCs w:val="22"/>
        </w:rPr>
        <w:t>en</w:t>
      </w:r>
      <w:r w:rsidRPr="009E115A">
        <w:rPr>
          <w:rFonts w:ascii="Arial" w:hAnsi="Arial" w:cs="Arial"/>
          <w:sz w:val="22"/>
          <w:szCs w:val="22"/>
        </w:rPr>
        <w:t xml:space="preserve"> trotz </w:t>
      </w:r>
      <w:r w:rsidR="009E3CBC">
        <w:rPr>
          <w:rFonts w:ascii="Arial" w:hAnsi="Arial" w:cs="Arial"/>
          <w:sz w:val="22"/>
          <w:szCs w:val="22"/>
        </w:rPr>
        <w:t xml:space="preserve">optimierter </w:t>
      </w:r>
      <w:r w:rsidRPr="009E115A">
        <w:rPr>
          <w:rFonts w:ascii="Arial" w:hAnsi="Arial" w:cs="Arial"/>
          <w:sz w:val="22"/>
          <w:szCs w:val="22"/>
        </w:rPr>
        <w:t>Therapie</w:t>
      </w:r>
      <w:r w:rsidR="00751EB8" w:rsidRPr="009E115A">
        <w:rPr>
          <w:rFonts w:ascii="Arial" w:hAnsi="Arial" w:cs="Arial"/>
          <w:sz w:val="22"/>
          <w:szCs w:val="22"/>
        </w:rPr>
        <w:t xml:space="preserve"> </w:t>
      </w:r>
      <w:r w:rsidR="009E3CBC">
        <w:rPr>
          <w:rFonts w:ascii="Arial" w:hAnsi="Arial" w:cs="Arial"/>
          <w:sz w:val="22"/>
          <w:szCs w:val="22"/>
        </w:rPr>
        <w:t xml:space="preserve">und Berücksichtigung  der Begleiterkrankungen </w:t>
      </w:r>
      <w:r w:rsidR="00751EB8" w:rsidRPr="009E115A">
        <w:rPr>
          <w:rFonts w:ascii="Arial" w:hAnsi="Arial" w:cs="Arial"/>
          <w:sz w:val="22"/>
          <w:szCs w:val="22"/>
        </w:rPr>
        <w:t>nicht ausreichend kontrolliert ist, spricht man von schwere</w:t>
      </w:r>
      <w:r w:rsidR="00C516E2" w:rsidRPr="009E115A">
        <w:rPr>
          <w:rFonts w:ascii="Arial" w:hAnsi="Arial" w:cs="Arial"/>
          <w:sz w:val="22"/>
          <w:szCs w:val="22"/>
        </w:rPr>
        <w:t>m</w:t>
      </w:r>
      <w:r w:rsidR="00751EB8" w:rsidRPr="009E115A">
        <w:rPr>
          <w:rFonts w:ascii="Arial" w:hAnsi="Arial" w:cs="Arial"/>
          <w:sz w:val="22"/>
          <w:szCs w:val="22"/>
        </w:rPr>
        <w:t xml:space="preserve"> Asthma</w:t>
      </w:r>
      <w:r w:rsidR="00C516E2" w:rsidRPr="009E115A">
        <w:rPr>
          <w:rFonts w:ascii="Arial" w:hAnsi="Arial" w:cs="Arial"/>
          <w:sz w:val="22"/>
          <w:szCs w:val="22"/>
        </w:rPr>
        <w:t xml:space="preserve"> (Therapie-Stufe 4 oder 5 nach GINA)</w:t>
      </w:r>
      <w:r w:rsidR="00751EB8" w:rsidRPr="009E115A">
        <w:rPr>
          <w:rFonts w:ascii="Arial" w:hAnsi="Arial" w:cs="Arial"/>
          <w:sz w:val="22"/>
          <w:szCs w:val="22"/>
        </w:rPr>
        <w:t xml:space="preserve">. </w:t>
      </w:r>
      <w:r w:rsidR="009E3CBC">
        <w:rPr>
          <w:rFonts w:ascii="Arial" w:hAnsi="Arial" w:cs="Arial"/>
          <w:sz w:val="22"/>
          <w:szCs w:val="22"/>
        </w:rPr>
        <w:t xml:space="preserve">Diese schwere Verlaufsfrom ist selten und betrifft wahrscheinlich nicht mehr als 5 % der Asthmatiker. </w:t>
      </w:r>
      <w:r w:rsidR="00751EB8" w:rsidRPr="009E115A">
        <w:rPr>
          <w:rFonts w:ascii="Arial" w:hAnsi="Arial" w:cs="Arial"/>
          <w:sz w:val="22"/>
          <w:szCs w:val="22"/>
        </w:rPr>
        <w:t>In den letzten Jahren hat sich in der Forschung auf d</w:t>
      </w:r>
      <w:r w:rsidR="00D47A14" w:rsidRPr="009E115A">
        <w:rPr>
          <w:rFonts w:ascii="Arial" w:hAnsi="Arial" w:cs="Arial"/>
          <w:sz w:val="22"/>
          <w:szCs w:val="22"/>
        </w:rPr>
        <w:t>ies</w:t>
      </w:r>
      <w:r w:rsidR="00751EB8" w:rsidRPr="009E115A">
        <w:rPr>
          <w:rFonts w:ascii="Arial" w:hAnsi="Arial" w:cs="Arial"/>
          <w:sz w:val="22"/>
          <w:szCs w:val="22"/>
        </w:rPr>
        <w:t xml:space="preserve">em Gebiet </w:t>
      </w:r>
      <w:r w:rsidR="00FD5384" w:rsidRPr="009E115A">
        <w:rPr>
          <w:rFonts w:ascii="Arial" w:hAnsi="Arial" w:cs="Arial"/>
          <w:sz w:val="22"/>
          <w:szCs w:val="22"/>
        </w:rPr>
        <w:t xml:space="preserve">viel </w:t>
      </w:r>
      <w:r w:rsidR="00751EB8" w:rsidRPr="009E115A">
        <w:rPr>
          <w:rFonts w:ascii="Arial" w:hAnsi="Arial" w:cs="Arial"/>
          <w:sz w:val="22"/>
          <w:szCs w:val="22"/>
        </w:rPr>
        <w:t>bewegt. Nicht nur</w:t>
      </w:r>
      <w:r w:rsidR="00D47A14" w:rsidRPr="009E115A">
        <w:rPr>
          <w:rFonts w:ascii="Arial" w:hAnsi="Arial" w:cs="Arial"/>
          <w:sz w:val="22"/>
          <w:szCs w:val="22"/>
        </w:rPr>
        <w:t>,</w:t>
      </w:r>
      <w:r w:rsidR="00751EB8" w:rsidRPr="009E115A">
        <w:rPr>
          <w:rFonts w:ascii="Arial" w:hAnsi="Arial" w:cs="Arial"/>
          <w:sz w:val="22"/>
          <w:szCs w:val="22"/>
        </w:rPr>
        <w:t xml:space="preserve"> dass heutzutage die vielfältigen Mechanismen</w:t>
      </w:r>
      <w:r w:rsidR="00D47A14" w:rsidRPr="009E115A">
        <w:rPr>
          <w:rFonts w:ascii="Arial" w:hAnsi="Arial" w:cs="Arial"/>
          <w:sz w:val="22"/>
          <w:szCs w:val="22"/>
        </w:rPr>
        <w:t>,</w:t>
      </w:r>
      <w:r w:rsidR="00751EB8" w:rsidRPr="009E115A">
        <w:rPr>
          <w:rFonts w:ascii="Arial" w:hAnsi="Arial" w:cs="Arial"/>
          <w:sz w:val="22"/>
          <w:szCs w:val="22"/>
        </w:rPr>
        <w:t xml:space="preserve"> die zu Asthma und schweren Verlaufsformen führen</w:t>
      </w:r>
      <w:r w:rsidR="00902395" w:rsidRPr="009E115A">
        <w:rPr>
          <w:rFonts w:ascii="Arial" w:hAnsi="Arial" w:cs="Arial"/>
          <w:sz w:val="22"/>
          <w:szCs w:val="22"/>
        </w:rPr>
        <w:t>,</w:t>
      </w:r>
      <w:r w:rsidR="00751EB8" w:rsidRPr="009E115A">
        <w:rPr>
          <w:rFonts w:ascii="Arial" w:hAnsi="Arial" w:cs="Arial"/>
          <w:sz w:val="22"/>
          <w:szCs w:val="22"/>
        </w:rPr>
        <w:t xml:space="preserve"> besser verstanden werden, sondern es gibt auch erste spezifische Therapieformen für einzelne Subtypen des Asthma. </w:t>
      </w:r>
      <w:r w:rsidR="00622C9C" w:rsidRPr="009E115A">
        <w:rPr>
          <w:rFonts w:ascii="Arial" w:hAnsi="Arial" w:cs="Arial"/>
          <w:sz w:val="22"/>
          <w:szCs w:val="22"/>
        </w:rPr>
        <w:t>Doberer: „</w:t>
      </w:r>
      <w:r w:rsidR="00751EB8" w:rsidRPr="009E115A">
        <w:rPr>
          <w:rFonts w:ascii="Arial" w:hAnsi="Arial" w:cs="Arial"/>
          <w:sz w:val="22"/>
          <w:szCs w:val="22"/>
        </w:rPr>
        <w:t>Heutzutage bet</w:t>
      </w:r>
      <w:r w:rsidR="00902395" w:rsidRPr="009E115A">
        <w:rPr>
          <w:rFonts w:ascii="Arial" w:hAnsi="Arial" w:cs="Arial"/>
          <w:sz w:val="22"/>
          <w:szCs w:val="22"/>
        </w:rPr>
        <w:t>rachtet man Asthma, insbesondere</w:t>
      </w:r>
      <w:r w:rsidR="00751EB8" w:rsidRPr="009E115A">
        <w:rPr>
          <w:rFonts w:ascii="Arial" w:hAnsi="Arial" w:cs="Arial"/>
          <w:sz w:val="22"/>
          <w:szCs w:val="22"/>
        </w:rPr>
        <w:t xml:space="preserve"> das schwere Asthma, nicht mehr als eine einzelne Erkrankung</w:t>
      </w:r>
      <w:r w:rsidR="00432F4E">
        <w:rPr>
          <w:rFonts w:ascii="Arial" w:hAnsi="Arial" w:cs="Arial"/>
          <w:sz w:val="22"/>
          <w:szCs w:val="22"/>
        </w:rPr>
        <w:t>,</w:t>
      </w:r>
      <w:r w:rsidR="00751EB8" w:rsidRPr="009E115A">
        <w:rPr>
          <w:rFonts w:ascii="Arial" w:hAnsi="Arial" w:cs="Arial"/>
          <w:sz w:val="22"/>
          <w:szCs w:val="22"/>
        </w:rPr>
        <w:t xml:space="preserve"> sondern vielmehr als ein heterogenes Synd</w:t>
      </w:r>
      <w:r w:rsidR="00D47A14" w:rsidRPr="009E115A">
        <w:rPr>
          <w:rFonts w:ascii="Arial" w:hAnsi="Arial" w:cs="Arial"/>
          <w:sz w:val="22"/>
          <w:szCs w:val="22"/>
        </w:rPr>
        <w:t xml:space="preserve">rom mit verschiedenen Subformen, </w:t>
      </w:r>
      <w:r w:rsidR="00751EB8" w:rsidRPr="009E115A">
        <w:rPr>
          <w:rFonts w:ascii="Arial" w:hAnsi="Arial" w:cs="Arial"/>
          <w:sz w:val="22"/>
          <w:szCs w:val="22"/>
        </w:rPr>
        <w:t>in denen unterschiedliche Krankheitsmechanismen eine zentrale Rolle spielen und somit auch unterschiedlichen Therapien zugeführt werden sollten.</w:t>
      </w:r>
      <w:r w:rsidR="00622C9C" w:rsidRPr="009E115A">
        <w:rPr>
          <w:rFonts w:ascii="Arial" w:hAnsi="Arial" w:cs="Arial"/>
          <w:sz w:val="22"/>
          <w:szCs w:val="22"/>
        </w:rPr>
        <w:t>“</w:t>
      </w:r>
      <w:r w:rsidR="00751EB8" w:rsidRPr="009E115A">
        <w:rPr>
          <w:rFonts w:ascii="Arial" w:hAnsi="Arial" w:cs="Arial"/>
          <w:sz w:val="22"/>
          <w:szCs w:val="22"/>
        </w:rPr>
        <w:t xml:space="preserve"> In den jüngsten Therapie-Empfehlungen internationaler Fachgesellschaften s</w:t>
      </w:r>
      <w:r w:rsidR="00D34438">
        <w:rPr>
          <w:rFonts w:ascii="Arial" w:hAnsi="Arial" w:cs="Arial"/>
          <w:sz w:val="22"/>
          <w:szCs w:val="22"/>
        </w:rPr>
        <w:t>piegelt sich dies auch darin wi</w:t>
      </w:r>
      <w:r w:rsidR="00751EB8" w:rsidRPr="009E115A">
        <w:rPr>
          <w:rFonts w:ascii="Arial" w:hAnsi="Arial" w:cs="Arial"/>
          <w:sz w:val="22"/>
          <w:szCs w:val="22"/>
        </w:rPr>
        <w:t xml:space="preserve">der, dass in der höchsten Therapiestufe (GINA 5) nicht mehr </w:t>
      </w:r>
      <w:r w:rsidR="00172DCB" w:rsidRPr="009E115A">
        <w:rPr>
          <w:rFonts w:ascii="Arial" w:hAnsi="Arial" w:cs="Arial"/>
          <w:sz w:val="22"/>
          <w:szCs w:val="22"/>
        </w:rPr>
        <w:t xml:space="preserve">orales Kortison </w:t>
      </w:r>
      <w:r w:rsidR="00751EB8" w:rsidRPr="009E115A">
        <w:rPr>
          <w:rFonts w:ascii="Arial" w:hAnsi="Arial" w:cs="Arial"/>
          <w:sz w:val="22"/>
          <w:szCs w:val="22"/>
        </w:rPr>
        <w:t>als Erstlinien-Therapie empfohlen wird, sondern andere</w:t>
      </w:r>
      <w:r w:rsidR="00172DCB" w:rsidRPr="009E115A">
        <w:rPr>
          <w:rFonts w:ascii="Arial" w:hAnsi="Arial" w:cs="Arial"/>
          <w:sz w:val="22"/>
          <w:szCs w:val="22"/>
        </w:rPr>
        <w:t>, spezifische</w:t>
      </w:r>
      <w:r w:rsidR="00751EB8" w:rsidRPr="009E115A">
        <w:rPr>
          <w:rFonts w:ascii="Arial" w:hAnsi="Arial" w:cs="Arial"/>
          <w:sz w:val="22"/>
          <w:szCs w:val="22"/>
        </w:rPr>
        <w:t xml:space="preserve"> Therapieformen.</w:t>
      </w:r>
    </w:p>
    <w:p w:rsidR="00751EB8" w:rsidRPr="009B3DB0" w:rsidRDefault="00751EB8" w:rsidP="009B3DB0">
      <w:pPr>
        <w:spacing w:before="240" w:line="312" w:lineRule="auto"/>
        <w:rPr>
          <w:rFonts w:ascii="Arial" w:hAnsi="Arial" w:cs="Arial"/>
          <w:b/>
          <w:bCs/>
          <w:color w:val="000000"/>
          <w:sz w:val="22"/>
          <w:szCs w:val="22"/>
        </w:rPr>
      </w:pPr>
      <w:r w:rsidRPr="009B3DB0">
        <w:rPr>
          <w:rFonts w:ascii="Arial" w:hAnsi="Arial" w:cs="Arial"/>
          <w:b/>
          <w:bCs/>
          <w:color w:val="000000"/>
          <w:sz w:val="22"/>
          <w:szCs w:val="22"/>
        </w:rPr>
        <w:t xml:space="preserve">Neue spezifische Therapieformen </w:t>
      </w:r>
      <w:r w:rsidR="00DF3203" w:rsidRPr="009B3DB0">
        <w:rPr>
          <w:rFonts w:ascii="Arial" w:hAnsi="Arial" w:cs="Arial"/>
          <w:b/>
          <w:bCs/>
          <w:color w:val="000000"/>
          <w:sz w:val="22"/>
          <w:szCs w:val="22"/>
        </w:rPr>
        <w:t xml:space="preserve">bei </w:t>
      </w:r>
      <w:r w:rsidRPr="009B3DB0">
        <w:rPr>
          <w:rFonts w:ascii="Arial" w:hAnsi="Arial" w:cs="Arial"/>
          <w:b/>
          <w:bCs/>
          <w:color w:val="000000"/>
          <w:sz w:val="22"/>
          <w:szCs w:val="22"/>
        </w:rPr>
        <w:t>schwere</w:t>
      </w:r>
      <w:r w:rsidR="00DF3203" w:rsidRPr="009B3DB0">
        <w:rPr>
          <w:rFonts w:ascii="Arial" w:hAnsi="Arial" w:cs="Arial"/>
          <w:b/>
          <w:bCs/>
          <w:color w:val="000000"/>
          <w:sz w:val="22"/>
          <w:szCs w:val="22"/>
        </w:rPr>
        <w:t>m</w:t>
      </w:r>
      <w:r w:rsidRPr="009B3DB0">
        <w:rPr>
          <w:rFonts w:ascii="Arial" w:hAnsi="Arial" w:cs="Arial"/>
          <w:b/>
          <w:bCs/>
          <w:color w:val="000000"/>
          <w:sz w:val="22"/>
          <w:szCs w:val="22"/>
        </w:rPr>
        <w:t xml:space="preserve"> Asthma</w:t>
      </w:r>
    </w:p>
    <w:p w:rsidR="00751EB8" w:rsidRPr="009E115A" w:rsidRDefault="00622C9C" w:rsidP="00D47A14">
      <w:pPr>
        <w:spacing w:before="80" w:after="80" w:line="312" w:lineRule="auto"/>
        <w:rPr>
          <w:rFonts w:ascii="Arial" w:hAnsi="Arial" w:cs="Arial"/>
          <w:sz w:val="22"/>
          <w:szCs w:val="22"/>
        </w:rPr>
      </w:pPr>
      <w:r w:rsidRPr="009E115A">
        <w:rPr>
          <w:rFonts w:ascii="Arial" w:hAnsi="Arial" w:cs="Arial"/>
          <w:sz w:val="22"/>
          <w:szCs w:val="22"/>
        </w:rPr>
        <w:t>Wantke: „</w:t>
      </w:r>
      <w:r w:rsidR="00751EB8" w:rsidRPr="009E115A">
        <w:rPr>
          <w:rFonts w:ascii="Arial" w:hAnsi="Arial" w:cs="Arial"/>
          <w:sz w:val="22"/>
          <w:szCs w:val="22"/>
        </w:rPr>
        <w:t>Eine optimale Therapie für einen Patienten mit schwerem Asthma zu erzielen</w:t>
      </w:r>
      <w:r w:rsidR="001A5A0E" w:rsidRPr="009E115A">
        <w:rPr>
          <w:rFonts w:ascii="Arial" w:hAnsi="Arial" w:cs="Arial"/>
          <w:sz w:val="22"/>
          <w:szCs w:val="22"/>
        </w:rPr>
        <w:t>,</w:t>
      </w:r>
      <w:r w:rsidR="00751EB8" w:rsidRPr="009E115A">
        <w:rPr>
          <w:rFonts w:ascii="Arial" w:hAnsi="Arial" w:cs="Arial"/>
          <w:sz w:val="22"/>
          <w:szCs w:val="22"/>
        </w:rPr>
        <w:t xml:space="preserve"> ist meist kein einfaches und schnelles Unterfangen. Es </w:t>
      </w:r>
      <w:r w:rsidR="001A5A0E" w:rsidRPr="009E115A">
        <w:rPr>
          <w:rFonts w:ascii="Arial" w:hAnsi="Arial" w:cs="Arial"/>
          <w:sz w:val="22"/>
          <w:szCs w:val="22"/>
        </w:rPr>
        <w:t>b</w:t>
      </w:r>
      <w:r w:rsidR="00751EB8" w:rsidRPr="009E115A">
        <w:rPr>
          <w:rFonts w:ascii="Arial" w:hAnsi="Arial" w:cs="Arial"/>
          <w:sz w:val="22"/>
          <w:szCs w:val="22"/>
        </w:rPr>
        <w:t>edarf einer guten Kenntnis der Vorgeschichte und des Verlaufs der Erkrankung, zahlreicher Befunde</w:t>
      </w:r>
      <w:r w:rsidRPr="009E115A">
        <w:rPr>
          <w:rFonts w:ascii="Arial" w:hAnsi="Arial" w:cs="Arial"/>
          <w:sz w:val="22"/>
          <w:szCs w:val="22"/>
        </w:rPr>
        <w:t xml:space="preserve"> und oft auch einiger Therapiev</w:t>
      </w:r>
      <w:r w:rsidR="00751EB8" w:rsidRPr="009E115A">
        <w:rPr>
          <w:rFonts w:ascii="Arial" w:hAnsi="Arial" w:cs="Arial"/>
          <w:sz w:val="22"/>
          <w:szCs w:val="22"/>
        </w:rPr>
        <w:t>ersuche.</w:t>
      </w:r>
      <w:r w:rsidRPr="009E115A">
        <w:rPr>
          <w:rFonts w:ascii="Arial" w:hAnsi="Arial" w:cs="Arial"/>
          <w:sz w:val="22"/>
          <w:szCs w:val="22"/>
        </w:rPr>
        <w:t>“</w:t>
      </w:r>
    </w:p>
    <w:p w:rsidR="00751EB8" w:rsidRPr="009E115A" w:rsidRDefault="00751EB8" w:rsidP="00D34438">
      <w:pPr>
        <w:spacing w:before="80" w:after="80" w:line="312" w:lineRule="auto"/>
        <w:rPr>
          <w:rFonts w:ascii="Arial" w:hAnsi="Arial" w:cs="Arial"/>
          <w:sz w:val="22"/>
          <w:szCs w:val="22"/>
        </w:rPr>
      </w:pPr>
      <w:r w:rsidRPr="009E115A">
        <w:rPr>
          <w:rFonts w:ascii="Arial" w:hAnsi="Arial" w:cs="Arial"/>
          <w:sz w:val="22"/>
          <w:szCs w:val="22"/>
        </w:rPr>
        <w:t>Derzeit stehen für schwere Asthma</w:t>
      </w:r>
      <w:r w:rsidR="00E1735C" w:rsidRPr="009E115A">
        <w:rPr>
          <w:rFonts w:ascii="Arial" w:hAnsi="Arial" w:cs="Arial"/>
          <w:sz w:val="22"/>
          <w:szCs w:val="22"/>
        </w:rPr>
        <w:t xml:space="preserve">formen </w:t>
      </w:r>
      <w:r w:rsidR="00C516E2" w:rsidRPr="009E115A">
        <w:rPr>
          <w:rFonts w:ascii="Arial" w:hAnsi="Arial" w:cs="Arial"/>
          <w:sz w:val="22"/>
          <w:szCs w:val="22"/>
        </w:rPr>
        <w:t xml:space="preserve">bereits </w:t>
      </w:r>
      <w:r w:rsidR="009E3CBC">
        <w:rPr>
          <w:rFonts w:ascii="Arial" w:hAnsi="Arial" w:cs="Arial"/>
          <w:sz w:val="22"/>
          <w:szCs w:val="22"/>
        </w:rPr>
        <w:t xml:space="preserve">zwei spezifische </w:t>
      </w:r>
      <w:r w:rsidR="00E1735C" w:rsidRPr="009E115A">
        <w:rPr>
          <w:rFonts w:ascii="Arial" w:hAnsi="Arial" w:cs="Arial"/>
          <w:sz w:val="22"/>
          <w:szCs w:val="22"/>
        </w:rPr>
        <w:t xml:space="preserve"> Antikörper</w:t>
      </w:r>
      <w:r w:rsidR="009E3CBC">
        <w:rPr>
          <w:rFonts w:ascii="Arial" w:hAnsi="Arial" w:cs="Arial"/>
          <w:sz w:val="22"/>
          <w:szCs w:val="22"/>
        </w:rPr>
        <w:t>-Therapien</w:t>
      </w:r>
      <w:r w:rsidRPr="009E115A">
        <w:rPr>
          <w:rFonts w:ascii="Arial" w:hAnsi="Arial" w:cs="Arial"/>
          <w:sz w:val="22"/>
          <w:szCs w:val="22"/>
        </w:rPr>
        <w:t xml:space="preserve"> zur Verfügung</w:t>
      </w:r>
      <w:r w:rsidR="009E3CBC">
        <w:rPr>
          <w:rFonts w:ascii="Arial" w:hAnsi="Arial" w:cs="Arial"/>
          <w:sz w:val="22"/>
          <w:szCs w:val="22"/>
        </w:rPr>
        <w:t>, weitere</w:t>
      </w:r>
      <w:r w:rsidRPr="009E115A">
        <w:rPr>
          <w:rFonts w:ascii="Arial" w:hAnsi="Arial" w:cs="Arial"/>
          <w:sz w:val="22"/>
          <w:szCs w:val="22"/>
        </w:rPr>
        <w:t xml:space="preserve"> werden in den kommenden Jahren </w:t>
      </w:r>
      <w:r w:rsidR="009E3CBC">
        <w:rPr>
          <w:rFonts w:ascii="Arial" w:hAnsi="Arial" w:cs="Arial"/>
          <w:sz w:val="22"/>
          <w:szCs w:val="22"/>
        </w:rPr>
        <w:t>folgen</w:t>
      </w:r>
      <w:r w:rsidRPr="009E115A">
        <w:rPr>
          <w:rFonts w:ascii="Arial" w:hAnsi="Arial" w:cs="Arial"/>
          <w:sz w:val="22"/>
          <w:szCs w:val="22"/>
        </w:rPr>
        <w:t xml:space="preserve">. </w:t>
      </w:r>
      <w:r w:rsidR="00E1735C" w:rsidRPr="009E115A">
        <w:rPr>
          <w:rFonts w:ascii="Arial" w:hAnsi="Arial" w:cs="Arial"/>
          <w:sz w:val="22"/>
          <w:szCs w:val="22"/>
        </w:rPr>
        <w:t>Diese s</w:t>
      </w:r>
      <w:r w:rsidRPr="009E115A">
        <w:rPr>
          <w:rFonts w:ascii="Arial" w:hAnsi="Arial" w:cs="Arial"/>
          <w:sz w:val="22"/>
          <w:szCs w:val="22"/>
        </w:rPr>
        <w:t>pezifische</w:t>
      </w:r>
      <w:r w:rsidR="00E1735C" w:rsidRPr="009E115A">
        <w:rPr>
          <w:rFonts w:ascii="Arial" w:hAnsi="Arial" w:cs="Arial"/>
          <w:sz w:val="22"/>
          <w:szCs w:val="22"/>
        </w:rPr>
        <w:t>n</w:t>
      </w:r>
      <w:r w:rsidRPr="009E115A">
        <w:rPr>
          <w:rFonts w:ascii="Arial" w:hAnsi="Arial" w:cs="Arial"/>
          <w:sz w:val="22"/>
          <w:szCs w:val="22"/>
        </w:rPr>
        <w:t xml:space="preserve"> Therapieformen sollten nur von Lungenfachärzten mit entsprechender Expertise in der Asthma-Therapie eingesetzt werden. Das Österreichische Netzwerk für schweres Asthma (</w:t>
      </w:r>
      <w:hyperlink r:id="rId14" w:history="1">
        <w:r w:rsidRPr="009E115A">
          <w:rPr>
            <w:rFonts w:ascii="Arial" w:hAnsi="Arial" w:cs="Arial"/>
            <w:sz w:val="22"/>
            <w:szCs w:val="22"/>
          </w:rPr>
          <w:t>www.asa-net.at</w:t>
        </w:r>
      </w:hyperlink>
      <w:r w:rsidRPr="009E115A">
        <w:rPr>
          <w:rFonts w:ascii="Arial" w:hAnsi="Arial" w:cs="Arial"/>
          <w:sz w:val="22"/>
          <w:szCs w:val="22"/>
        </w:rPr>
        <w:t>) hat sich zum Ziel gesetzt</w:t>
      </w:r>
      <w:r w:rsidR="00D47A14" w:rsidRPr="009E115A">
        <w:rPr>
          <w:rFonts w:ascii="Arial" w:hAnsi="Arial" w:cs="Arial"/>
          <w:sz w:val="22"/>
          <w:szCs w:val="22"/>
        </w:rPr>
        <w:t>,</w:t>
      </w:r>
      <w:r w:rsidRPr="009E115A">
        <w:rPr>
          <w:rFonts w:ascii="Arial" w:hAnsi="Arial" w:cs="Arial"/>
          <w:sz w:val="22"/>
          <w:szCs w:val="22"/>
        </w:rPr>
        <w:t xml:space="preserve"> entsprechende Expertise zu vernetzen, zu fördern und leichter zugänglich zu machen.</w:t>
      </w:r>
    </w:p>
    <w:p w:rsidR="00751EB8" w:rsidRPr="009B3DB0" w:rsidRDefault="006F53FB" w:rsidP="009B3DB0">
      <w:pPr>
        <w:spacing w:before="240" w:line="312" w:lineRule="auto"/>
        <w:rPr>
          <w:rFonts w:ascii="Arial" w:hAnsi="Arial" w:cs="Arial"/>
          <w:b/>
          <w:bCs/>
          <w:color w:val="000000"/>
          <w:sz w:val="22"/>
          <w:szCs w:val="22"/>
        </w:rPr>
      </w:pPr>
      <w:r w:rsidRPr="009B3DB0">
        <w:rPr>
          <w:rFonts w:ascii="Arial" w:hAnsi="Arial" w:cs="Arial"/>
          <w:b/>
          <w:bCs/>
          <w:color w:val="000000"/>
          <w:sz w:val="22"/>
          <w:szCs w:val="22"/>
        </w:rPr>
        <w:t xml:space="preserve">Interdisziplinäres </w:t>
      </w:r>
      <w:r w:rsidR="00751EB8" w:rsidRPr="009B3DB0">
        <w:rPr>
          <w:rFonts w:ascii="Arial" w:hAnsi="Arial" w:cs="Arial"/>
          <w:b/>
          <w:bCs/>
          <w:color w:val="000000"/>
          <w:sz w:val="22"/>
          <w:szCs w:val="22"/>
        </w:rPr>
        <w:t xml:space="preserve">Behandlungsteam </w:t>
      </w:r>
      <w:r w:rsidRPr="009B3DB0">
        <w:rPr>
          <w:rFonts w:ascii="Arial" w:hAnsi="Arial" w:cs="Arial"/>
          <w:b/>
          <w:bCs/>
          <w:color w:val="000000"/>
          <w:sz w:val="22"/>
          <w:szCs w:val="22"/>
        </w:rPr>
        <w:t xml:space="preserve">bei schwerem </w:t>
      </w:r>
      <w:r w:rsidR="00751EB8" w:rsidRPr="009B3DB0">
        <w:rPr>
          <w:rFonts w:ascii="Arial" w:hAnsi="Arial" w:cs="Arial"/>
          <w:b/>
          <w:bCs/>
          <w:color w:val="000000"/>
          <w:sz w:val="22"/>
          <w:szCs w:val="22"/>
        </w:rPr>
        <w:t>Asthma</w:t>
      </w:r>
      <w:r w:rsidRPr="009B3DB0">
        <w:rPr>
          <w:rFonts w:ascii="Arial" w:hAnsi="Arial" w:cs="Arial"/>
          <w:b/>
          <w:bCs/>
          <w:color w:val="000000"/>
          <w:sz w:val="22"/>
          <w:szCs w:val="22"/>
        </w:rPr>
        <w:t xml:space="preserve"> unumgänglich</w:t>
      </w:r>
    </w:p>
    <w:p w:rsidR="00751EB8" w:rsidRPr="009E115A" w:rsidRDefault="00751EB8" w:rsidP="003F1B6C">
      <w:pPr>
        <w:spacing w:before="80" w:after="80" w:line="312" w:lineRule="auto"/>
        <w:rPr>
          <w:rFonts w:ascii="Arial" w:hAnsi="Arial" w:cs="Arial"/>
          <w:sz w:val="22"/>
          <w:szCs w:val="22"/>
        </w:rPr>
      </w:pPr>
      <w:r w:rsidRPr="009E115A">
        <w:rPr>
          <w:rFonts w:ascii="Arial" w:hAnsi="Arial" w:cs="Arial"/>
          <w:sz w:val="22"/>
          <w:szCs w:val="22"/>
        </w:rPr>
        <w:t xml:space="preserve">In den letzten Jahrzenten wurden enorme Anstrengungen in der Erforschung und Entwicklung von neuen effektiven </w:t>
      </w:r>
      <w:r w:rsidR="006F53FB" w:rsidRPr="009E115A">
        <w:rPr>
          <w:rFonts w:ascii="Arial" w:hAnsi="Arial" w:cs="Arial"/>
          <w:sz w:val="22"/>
          <w:szCs w:val="22"/>
        </w:rPr>
        <w:t>Asthma-</w:t>
      </w:r>
      <w:r w:rsidRPr="009E115A">
        <w:rPr>
          <w:rFonts w:ascii="Arial" w:hAnsi="Arial" w:cs="Arial"/>
          <w:sz w:val="22"/>
          <w:szCs w:val="22"/>
        </w:rPr>
        <w:t xml:space="preserve">Medikamenten mit positivem Nutzen-Risiko-Profil unternommen. </w:t>
      </w:r>
      <w:r w:rsidR="00622C9C" w:rsidRPr="009E115A">
        <w:rPr>
          <w:rFonts w:ascii="Arial" w:hAnsi="Arial" w:cs="Arial"/>
          <w:sz w:val="22"/>
          <w:szCs w:val="22"/>
        </w:rPr>
        <w:t>Wantke: „</w:t>
      </w:r>
      <w:r w:rsidRPr="009E115A">
        <w:rPr>
          <w:rFonts w:ascii="Arial" w:hAnsi="Arial" w:cs="Arial"/>
          <w:sz w:val="22"/>
          <w:szCs w:val="22"/>
        </w:rPr>
        <w:t xml:space="preserve">Nun sehen wir ein wachsendes Bewusstsein und </w:t>
      </w:r>
      <w:r w:rsidR="00E1735C" w:rsidRPr="009E115A">
        <w:rPr>
          <w:rFonts w:ascii="Arial" w:hAnsi="Arial" w:cs="Arial"/>
          <w:sz w:val="22"/>
          <w:szCs w:val="22"/>
        </w:rPr>
        <w:t xml:space="preserve">einen </w:t>
      </w:r>
      <w:r w:rsidRPr="009E115A">
        <w:rPr>
          <w:rFonts w:ascii="Arial" w:hAnsi="Arial" w:cs="Arial"/>
          <w:sz w:val="22"/>
          <w:szCs w:val="22"/>
        </w:rPr>
        <w:t>Fokus auf die Barrieren</w:t>
      </w:r>
      <w:r w:rsidR="00E1735C" w:rsidRPr="009E115A">
        <w:rPr>
          <w:rFonts w:ascii="Arial" w:hAnsi="Arial" w:cs="Arial"/>
          <w:sz w:val="22"/>
          <w:szCs w:val="22"/>
        </w:rPr>
        <w:t>,</w:t>
      </w:r>
      <w:r w:rsidRPr="009E115A">
        <w:rPr>
          <w:rFonts w:ascii="Arial" w:hAnsi="Arial" w:cs="Arial"/>
          <w:sz w:val="22"/>
          <w:szCs w:val="22"/>
        </w:rPr>
        <w:t xml:space="preserve"> die zwischen diesen Behandlungen und den Gesundheitszielen </w:t>
      </w:r>
      <w:r w:rsidR="00D47A14" w:rsidRPr="009E115A">
        <w:rPr>
          <w:rFonts w:ascii="Arial" w:hAnsi="Arial" w:cs="Arial"/>
          <w:sz w:val="22"/>
          <w:szCs w:val="22"/>
        </w:rPr>
        <w:t xml:space="preserve">für </w:t>
      </w:r>
      <w:r w:rsidR="003F1B6C" w:rsidRPr="009E115A">
        <w:rPr>
          <w:rFonts w:ascii="Arial" w:hAnsi="Arial" w:cs="Arial"/>
          <w:sz w:val="22"/>
          <w:szCs w:val="22"/>
        </w:rPr>
        <w:t>den</w:t>
      </w:r>
      <w:r w:rsidR="00D47A14" w:rsidRPr="009E115A">
        <w:rPr>
          <w:rFonts w:ascii="Arial" w:hAnsi="Arial" w:cs="Arial"/>
          <w:sz w:val="22"/>
          <w:szCs w:val="22"/>
        </w:rPr>
        <w:t xml:space="preserve"> einzelnen Patient</w:t>
      </w:r>
      <w:r w:rsidRPr="009E115A">
        <w:rPr>
          <w:rFonts w:ascii="Arial" w:hAnsi="Arial" w:cs="Arial"/>
          <w:sz w:val="22"/>
          <w:szCs w:val="22"/>
        </w:rPr>
        <w:t>e</w:t>
      </w:r>
      <w:r w:rsidR="00D47A14" w:rsidRPr="009E115A">
        <w:rPr>
          <w:rFonts w:ascii="Arial" w:hAnsi="Arial" w:cs="Arial"/>
          <w:sz w:val="22"/>
          <w:szCs w:val="22"/>
        </w:rPr>
        <w:t>n</w:t>
      </w:r>
      <w:r w:rsidRPr="009E115A">
        <w:rPr>
          <w:rFonts w:ascii="Arial" w:hAnsi="Arial" w:cs="Arial"/>
          <w:sz w:val="22"/>
          <w:szCs w:val="22"/>
        </w:rPr>
        <w:t xml:space="preserve"> </w:t>
      </w:r>
      <w:r w:rsidR="00C516E2" w:rsidRPr="009E115A">
        <w:rPr>
          <w:rFonts w:ascii="Arial" w:hAnsi="Arial" w:cs="Arial"/>
          <w:sz w:val="22"/>
          <w:szCs w:val="22"/>
        </w:rPr>
        <w:t>stehen</w:t>
      </w:r>
      <w:r w:rsidR="00D47A14" w:rsidRPr="009E115A">
        <w:rPr>
          <w:rFonts w:ascii="Arial" w:hAnsi="Arial" w:cs="Arial"/>
          <w:sz w:val="22"/>
          <w:szCs w:val="22"/>
        </w:rPr>
        <w:t>. Um diese Barrieren zu überw</w:t>
      </w:r>
      <w:r w:rsidRPr="009E115A">
        <w:rPr>
          <w:rFonts w:ascii="Arial" w:hAnsi="Arial" w:cs="Arial"/>
          <w:sz w:val="22"/>
          <w:szCs w:val="22"/>
        </w:rPr>
        <w:t>inden</w:t>
      </w:r>
      <w:r w:rsidR="00D47A14" w:rsidRPr="009E115A">
        <w:rPr>
          <w:rFonts w:ascii="Arial" w:hAnsi="Arial" w:cs="Arial"/>
          <w:sz w:val="22"/>
          <w:szCs w:val="22"/>
        </w:rPr>
        <w:t>,</w:t>
      </w:r>
      <w:r w:rsidRPr="009E115A">
        <w:rPr>
          <w:rFonts w:ascii="Arial" w:hAnsi="Arial" w:cs="Arial"/>
          <w:sz w:val="22"/>
          <w:szCs w:val="22"/>
        </w:rPr>
        <w:t xml:space="preserve"> bedarf es neben der medikamentösen Therapie und de</w:t>
      </w:r>
      <w:r w:rsidR="00C516E2" w:rsidRPr="009E115A">
        <w:rPr>
          <w:rFonts w:ascii="Arial" w:hAnsi="Arial" w:cs="Arial"/>
          <w:sz w:val="22"/>
          <w:szCs w:val="22"/>
        </w:rPr>
        <w:t xml:space="preserve">m </w:t>
      </w:r>
      <w:r w:rsidRPr="009E115A">
        <w:rPr>
          <w:rFonts w:ascii="Arial" w:hAnsi="Arial" w:cs="Arial"/>
          <w:sz w:val="22"/>
          <w:szCs w:val="22"/>
        </w:rPr>
        <w:t xml:space="preserve">Lungenfacharzt noch zahlreicher weiterer zentraler Spieler im </w:t>
      </w:r>
      <w:r w:rsidR="00FA2048" w:rsidRPr="009E115A">
        <w:rPr>
          <w:rFonts w:ascii="Arial" w:hAnsi="Arial" w:cs="Arial"/>
          <w:sz w:val="22"/>
          <w:szCs w:val="22"/>
        </w:rPr>
        <w:t xml:space="preserve">erfolgreichen </w:t>
      </w:r>
      <w:r w:rsidRPr="009E115A">
        <w:rPr>
          <w:rFonts w:ascii="Arial" w:hAnsi="Arial" w:cs="Arial"/>
          <w:sz w:val="22"/>
          <w:szCs w:val="22"/>
        </w:rPr>
        <w:t>Manag</w:t>
      </w:r>
      <w:r w:rsidR="00172DCB" w:rsidRPr="009E115A">
        <w:rPr>
          <w:rFonts w:ascii="Arial" w:hAnsi="Arial" w:cs="Arial"/>
          <w:sz w:val="22"/>
          <w:szCs w:val="22"/>
        </w:rPr>
        <w:t>e</w:t>
      </w:r>
      <w:r w:rsidRPr="009E115A">
        <w:rPr>
          <w:rFonts w:ascii="Arial" w:hAnsi="Arial" w:cs="Arial"/>
          <w:sz w:val="22"/>
          <w:szCs w:val="22"/>
        </w:rPr>
        <w:t>ment eines schweren Asthmatikers.</w:t>
      </w:r>
      <w:r w:rsidR="00622C9C" w:rsidRPr="009E115A">
        <w:rPr>
          <w:rFonts w:ascii="Arial" w:hAnsi="Arial" w:cs="Arial"/>
          <w:sz w:val="22"/>
          <w:szCs w:val="22"/>
        </w:rPr>
        <w:t>“</w:t>
      </w:r>
      <w:r w:rsidRPr="009E115A">
        <w:rPr>
          <w:rFonts w:ascii="Arial" w:hAnsi="Arial" w:cs="Arial"/>
          <w:sz w:val="22"/>
          <w:szCs w:val="22"/>
        </w:rPr>
        <w:t xml:space="preserve"> </w:t>
      </w:r>
      <w:r w:rsidR="00FA2048" w:rsidRPr="009E115A">
        <w:rPr>
          <w:rFonts w:ascii="Arial" w:hAnsi="Arial" w:cs="Arial"/>
          <w:sz w:val="22"/>
          <w:szCs w:val="22"/>
        </w:rPr>
        <w:t xml:space="preserve">Hierbei kommt auch dem </w:t>
      </w:r>
      <w:r w:rsidRPr="009E115A">
        <w:rPr>
          <w:rFonts w:ascii="Arial" w:hAnsi="Arial" w:cs="Arial"/>
          <w:sz w:val="22"/>
          <w:szCs w:val="22"/>
        </w:rPr>
        <w:t>Patienten selb</w:t>
      </w:r>
      <w:r w:rsidR="003F1B6C" w:rsidRPr="009E115A">
        <w:rPr>
          <w:rFonts w:ascii="Arial" w:hAnsi="Arial" w:cs="Arial"/>
          <w:sz w:val="22"/>
          <w:szCs w:val="22"/>
        </w:rPr>
        <w:t>st eine zentrale Rolle zu</w:t>
      </w:r>
      <w:r w:rsidR="00FA2048" w:rsidRPr="009E115A">
        <w:rPr>
          <w:rFonts w:ascii="Arial" w:hAnsi="Arial" w:cs="Arial"/>
          <w:sz w:val="22"/>
          <w:szCs w:val="22"/>
        </w:rPr>
        <w:t xml:space="preserve">, denn nur eine gute </w:t>
      </w:r>
      <w:r w:rsidRPr="009E115A">
        <w:rPr>
          <w:rFonts w:ascii="Arial" w:hAnsi="Arial" w:cs="Arial"/>
          <w:sz w:val="22"/>
          <w:szCs w:val="22"/>
        </w:rPr>
        <w:t xml:space="preserve">Partnerschaft zwischen Patient und Gesundheitsdienstleister </w:t>
      </w:r>
      <w:r w:rsidR="00FA2048" w:rsidRPr="009E115A">
        <w:rPr>
          <w:rFonts w:ascii="Arial" w:hAnsi="Arial" w:cs="Arial"/>
          <w:sz w:val="22"/>
          <w:szCs w:val="22"/>
        </w:rPr>
        <w:t xml:space="preserve">bei Training und Schulung kann zu einem erfolgreichen </w:t>
      </w:r>
      <w:r w:rsidR="009B3DB0">
        <w:rPr>
          <w:rFonts w:ascii="Arial" w:hAnsi="Arial" w:cs="Arial"/>
          <w:sz w:val="22"/>
          <w:szCs w:val="22"/>
        </w:rPr>
        <w:t>Selbstm</w:t>
      </w:r>
      <w:r w:rsidRPr="009E115A">
        <w:rPr>
          <w:rFonts w:ascii="Arial" w:hAnsi="Arial" w:cs="Arial"/>
          <w:sz w:val="22"/>
          <w:szCs w:val="22"/>
        </w:rPr>
        <w:t xml:space="preserve">anagement </w:t>
      </w:r>
      <w:r w:rsidR="00FA2048" w:rsidRPr="009E115A">
        <w:rPr>
          <w:rFonts w:ascii="Arial" w:hAnsi="Arial" w:cs="Arial"/>
          <w:sz w:val="22"/>
          <w:szCs w:val="22"/>
        </w:rPr>
        <w:t>des Patienten führen</w:t>
      </w:r>
      <w:r w:rsidRPr="009E115A">
        <w:rPr>
          <w:rFonts w:ascii="Arial" w:hAnsi="Arial" w:cs="Arial"/>
          <w:sz w:val="22"/>
          <w:szCs w:val="22"/>
        </w:rPr>
        <w:t>. Sch</w:t>
      </w:r>
      <w:r w:rsidR="00D47A14" w:rsidRPr="009E115A">
        <w:rPr>
          <w:rFonts w:ascii="Arial" w:hAnsi="Arial" w:cs="Arial"/>
          <w:sz w:val="22"/>
          <w:szCs w:val="22"/>
        </w:rPr>
        <w:t>u</w:t>
      </w:r>
      <w:r w:rsidRPr="009E115A">
        <w:rPr>
          <w:rFonts w:ascii="Arial" w:hAnsi="Arial" w:cs="Arial"/>
          <w:sz w:val="22"/>
          <w:szCs w:val="22"/>
        </w:rPr>
        <w:t>lungen werden von verschied</w:t>
      </w:r>
      <w:r w:rsidR="00D47A14" w:rsidRPr="009E115A">
        <w:rPr>
          <w:rFonts w:ascii="Arial" w:hAnsi="Arial" w:cs="Arial"/>
          <w:sz w:val="22"/>
          <w:szCs w:val="22"/>
        </w:rPr>
        <w:t>e</w:t>
      </w:r>
      <w:r w:rsidRPr="009E115A">
        <w:rPr>
          <w:rFonts w:ascii="Arial" w:hAnsi="Arial" w:cs="Arial"/>
          <w:sz w:val="22"/>
          <w:szCs w:val="22"/>
        </w:rPr>
        <w:t>nen Gesundheitsberufen durchgeführt. Am besten kann ein strukturiertes Programm derzeit im Rahmen von ambulanten bzw. stationären Rehabilitationsprogrammen durchgeführt werden. Weitere Fachgebiete wie Allergologen, Pädiater, Hals-Nasen-Ohren-Fachärzte, Physiotherapeuten oder Psychologen ergänzen das Betreuungsteam. Ebenfalls wichtig ist eine gute Kommunikation zwischen Spezialambulanzen, niedergelassenen Lungenfachärzten und praktischen Ärzten. Hilfreich ist</w:t>
      </w:r>
      <w:r w:rsidR="00FA2048" w:rsidRPr="009E115A">
        <w:rPr>
          <w:rFonts w:ascii="Arial" w:hAnsi="Arial" w:cs="Arial"/>
          <w:sz w:val="22"/>
          <w:szCs w:val="22"/>
        </w:rPr>
        <w:t>,</w:t>
      </w:r>
      <w:r w:rsidRPr="009E115A">
        <w:rPr>
          <w:rFonts w:ascii="Arial" w:hAnsi="Arial" w:cs="Arial"/>
          <w:sz w:val="22"/>
          <w:szCs w:val="22"/>
        </w:rPr>
        <w:t xml:space="preserve"> wenn in diesem komplexen Netzwerk dem Patienten </w:t>
      </w:r>
      <w:r w:rsidRPr="00D34438">
        <w:rPr>
          <w:rFonts w:ascii="Arial" w:hAnsi="Arial" w:cs="Arial"/>
          <w:i/>
          <w:sz w:val="22"/>
          <w:szCs w:val="22"/>
        </w:rPr>
        <w:t>ein</w:t>
      </w:r>
      <w:r w:rsidRPr="009E115A">
        <w:rPr>
          <w:rFonts w:ascii="Arial" w:hAnsi="Arial" w:cs="Arial"/>
          <w:sz w:val="22"/>
          <w:szCs w:val="22"/>
        </w:rPr>
        <w:t xml:space="preserve"> Ansprechpartner zur Verfügung steht, der ihn durch dieses </w:t>
      </w:r>
      <w:r w:rsidR="00FA2048" w:rsidRPr="009E115A">
        <w:rPr>
          <w:rFonts w:ascii="Arial" w:hAnsi="Arial" w:cs="Arial"/>
          <w:sz w:val="22"/>
          <w:szCs w:val="22"/>
        </w:rPr>
        <w:t xml:space="preserve">Angebot </w:t>
      </w:r>
      <w:r w:rsidRPr="009E115A">
        <w:rPr>
          <w:rFonts w:ascii="Arial" w:hAnsi="Arial" w:cs="Arial"/>
          <w:sz w:val="22"/>
          <w:szCs w:val="22"/>
        </w:rPr>
        <w:t>führt</w:t>
      </w:r>
      <w:r w:rsidR="00FA2048" w:rsidRPr="009E115A">
        <w:rPr>
          <w:rFonts w:ascii="Arial" w:hAnsi="Arial" w:cs="Arial"/>
          <w:sz w:val="22"/>
          <w:szCs w:val="22"/>
        </w:rPr>
        <w:t>;</w:t>
      </w:r>
      <w:r w:rsidRPr="009E115A">
        <w:rPr>
          <w:rFonts w:ascii="Arial" w:hAnsi="Arial" w:cs="Arial"/>
          <w:sz w:val="22"/>
          <w:szCs w:val="22"/>
        </w:rPr>
        <w:t xml:space="preserve"> dies kann der Lungenfacharzt oder auch der praktische Arzt sein.</w:t>
      </w:r>
    </w:p>
    <w:p w:rsidR="00777F41" w:rsidRPr="009E115A" w:rsidRDefault="009B3DB0" w:rsidP="009B3DB0">
      <w:pPr>
        <w:spacing w:after="120"/>
        <w:rPr>
          <w:rFonts w:ascii="Arial" w:hAnsi="Arial" w:cs="Arial"/>
          <w:lang w:val="de-AT"/>
        </w:rPr>
      </w:pPr>
      <w:r w:rsidRPr="009B3DB0">
        <w:rPr>
          <w:rFonts w:ascii="Arial" w:hAnsi="Arial" w:cs="Arial"/>
          <w:b/>
          <w:i/>
          <w:sz w:val="12"/>
          <w:szCs w:val="12"/>
          <w:lang w:val="de-AT"/>
        </w:rPr>
        <w:br/>
      </w:r>
      <w:r w:rsidR="002D6B24" w:rsidRPr="009E115A">
        <w:rPr>
          <w:rFonts w:ascii="Arial" w:hAnsi="Arial" w:cs="Arial"/>
          <w:b/>
          <w:i/>
          <w:lang w:val="de-AT"/>
        </w:rPr>
        <w:t>Text und Fotos finden sich zum Download unter: www.medical-media-consulting.at/pressroom</w:t>
      </w:r>
    </w:p>
    <w:p w:rsidR="00777F41" w:rsidRPr="000C1136" w:rsidRDefault="00D47A14" w:rsidP="00D47A14">
      <w:pPr>
        <w:spacing w:line="312" w:lineRule="auto"/>
        <w:rPr>
          <w:rFonts w:ascii="Arial" w:hAnsi="Arial" w:cs="Arial"/>
          <w:sz w:val="22"/>
          <w:szCs w:val="22"/>
          <w:lang w:val="en-US"/>
        </w:rPr>
      </w:pPr>
      <w:r w:rsidRPr="000C1136">
        <w:rPr>
          <w:rFonts w:ascii="Arial" w:hAnsi="Arial" w:cs="Arial"/>
          <w:sz w:val="22"/>
          <w:szCs w:val="22"/>
          <w:lang w:val="en-US"/>
        </w:rPr>
        <w:t>28</w:t>
      </w:r>
      <w:r w:rsidR="00F01D69" w:rsidRPr="000C1136">
        <w:rPr>
          <w:rFonts w:ascii="Arial" w:hAnsi="Arial" w:cs="Arial"/>
          <w:sz w:val="22"/>
          <w:szCs w:val="22"/>
          <w:lang w:val="en-US"/>
        </w:rPr>
        <w:t>.0</w:t>
      </w:r>
      <w:r w:rsidRPr="000C1136">
        <w:rPr>
          <w:rFonts w:ascii="Arial" w:hAnsi="Arial" w:cs="Arial"/>
          <w:sz w:val="22"/>
          <w:szCs w:val="22"/>
          <w:lang w:val="en-US"/>
        </w:rPr>
        <w:t>4</w:t>
      </w:r>
      <w:r w:rsidR="00F01D69" w:rsidRPr="000C1136">
        <w:rPr>
          <w:rFonts w:ascii="Arial" w:hAnsi="Arial" w:cs="Arial"/>
          <w:sz w:val="22"/>
          <w:szCs w:val="22"/>
          <w:lang w:val="en-US"/>
        </w:rPr>
        <w:t>.2016</w:t>
      </w:r>
    </w:p>
    <w:p w:rsidR="00777F41" w:rsidRPr="000C1136" w:rsidRDefault="00777F41" w:rsidP="00777F41">
      <w:pPr>
        <w:spacing w:after="120" w:line="312" w:lineRule="auto"/>
        <w:rPr>
          <w:rFonts w:ascii="Arial" w:hAnsi="Arial" w:cs="Arial"/>
          <w:sz w:val="6"/>
          <w:szCs w:val="6"/>
          <w:lang w:val="en-US"/>
        </w:rPr>
      </w:pPr>
    </w:p>
    <w:p w:rsidR="00A122A2" w:rsidRPr="000C1136" w:rsidRDefault="00D160F5" w:rsidP="00A122A2">
      <w:pPr>
        <w:spacing w:before="80" w:after="80" w:line="312" w:lineRule="auto"/>
        <w:rPr>
          <w:rFonts w:asciiTheme="minorBidi" w:hAnsiTheme="minorBidi" w:cstheme="minorBidi"/>
          <w:noProof/>
          <w:lang w:val="de-AT"/>
        </w:rPr>
      </w:pPr>
      <w:r w:rsidRPr="00D160F5">
        <w:rPr>
          <w:rFonts w:asciiTheme="minorBidi" w:hAnsiTheme="minorBidi" w:cstheme="minorBidi"/>
          <w:sz w:val="22"/>
          <w:szCs w:val="22"/>
        </w:rPr>
        <w:fldChar w:fldCharType="begin"/>
      </w:r>
      <w:r w:rsidR="00A122A2" w:rsidRPr="00A122A2">
        <w:rPr>
          <w:rFonts w:asciiTheme="minorBidi" w:hAnsiTheme="minorBidi" w:cstheme="minorBidi"/>
          <w:sz w:val="22"/>
          <w:szCs w:val="22"/>
          <w:lang w:val="en-US"/>
        </w:rPr>
        <w:instrText xml:space="preserve"> ADDIN REFMGR.REFLIST </w:instrText>
      </w:r>
      <w:r w:rsidRPr="00D160F5">
        <w:rPr>
          <w:rFonts w:asciiTheme="minorBidi" w:hAnsiTheme="minorBidi" w:cstheme="minorBidi"/>
          <w:sz w:val="22"/>
          <w:szCs w:val="22"/>
        </w:rPr>
        <w:fldChar w:fldCharType="separate"/>
      </w:r>
      <w:r w:rsidRPr="00A122A2">
        <w:rPr>
          <w:rFonts w:asciiTheme="minorBidi" w:hAnsiTheme="minorBidi" w:cstheme="minorBidi"/>
          <w:sz w:val="22"/>
          <w:szCs w:val="22"/>
        </w:rPr>
        <w:fldChar w:fldCharType="begin">
          <w:fldData xml:space="preserve">PFJlZm1hbj48Q2l0ZT48QXV0aG9yPlByaWNlPC9BdXRob3I+PFllYXI+MjAxMzwvWWVhcj48UmVj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</w:fldData>
        </w:fldChar>
      </w:r>
      <w:r w:rsidR="00A122A2" w:rsidRPr="00A122A2">
        <w:rPr>
          <w:rFonts w:asciiTheme="minorBidi" w:hAnsiTheme="minorBidi" w:cstheme="minorBidi"/>
          <w:sz w:val="22"/>
          <w:szCs w:val="22"/>
          <w:lang w:val="en-US"/>
        </w:rPr>
        <w:instrText xml:space="preserve"> ADDIN REFMGR.CITE </w:instrText>
      </w:r>
      <w:r w:rsidRPr="00A122A2">
        <w:rPr>
          <w:rFonts w:asciiTheme="minorBidi" w:hAnsiTheme="minorBidi" w:cstheme="minorBidi"/>
          <w:sz w:val="22"/>
          <w:szCs w:val="22"/>
        </w:rPr>
        <w:fldChar w:fldCharType="begin">
          <w:fldData xml:space="preserve">PFJlZm1hbj48Q2l0ZT48QXV0aG9yPlByaWNlPC9BdXRob3I+PFllYXI+MjAxMzwvWWVhcj48UmVj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</w:fldData>
        </w:fldChar>
      </w:r>
      <w:r w:rsidR="00A122A2" w:rsidRPr="00A122A2">
        <w:rPr>
          <w:rFonts w:asciiTheme="minorBidi" w:hAnsiTheme="minorBidi" w:cstheme="minorBidi"/>
          <w:sz w:val="22"/>
          <w:szCs w:val="22"/>
          <w:lang w:val="en-US"/>
        </w:rPr>
        <w:instrText xml:space="preserve"> ADDIN EN.CITE.DATA </w:instrText>
      </w:r>
      <w:r w:rsidRPr="00A122A2">
        <w:rPr>
          <w:rFonts w:asciiTheme="minorBidi" w:hAnsiTheme="minorBidi" w:cstheme="minorBidi"/>
          <w:sz w:val="22"/>
          <w:szCs w:val="22"/>
        </w:rPr>
      </w:r>
      <w:r w:rsidRPr="00A122A2">
        <w:rPr>
          <w:rFonts w:asciiTheme="minorBidi" w:hAnsiTheme="minorBidi" w:cstheme="minorBidi"/>
          <w:sz w:val="22"/>
          <w:szCs w:val="22"/>
        </w:rPr>
        <w:fldChar w:fldCharType="end"/>
      </w:r>
      <w:r w:rsidRPr="00A122A2">
        <w:rPr>
          <w:rFonts w:asciiTheme="minorBidi" w:hAnsiTheme="minorBidi" w:cstheme="minorBidi"/>
          <w:sz w:val="22"/>
          <w:szCs w:val="22"/>
        </w:rPr>
      </w:r>
      <w:r w:rsidRPr="00A122A2">
        <w:rPr>
          <w:rFonts w:asciiTheme="minorBidi" w:hAnsiTheme="minorBidi" w:cstheme="minorBidi"/>
          <w:sz w:val="22"/>
          <w:szCs w:val="22"/>
        </w:rPr>
        <w:fldChar w:fldCharType="separate"/>
      </w:r>
      <w:r w:rsidR="00A122A2" w:rsidRPr="00A122A2">
        <w:rPr>
          <w:rFonts w:asciiTheme="minorBidi" w:hAnsiTheme="minorBidi" w:cstheme="minorBidi"/>
          <w:sz w:val="22"/>
          <w:szCs w:val="22"/>
          <w:lang w:val="en-US"/>
        </w:rPr>
        <w:t xml:space="preserve"> </w:t>
      </w:r>
      <w:r w:rsidR="00A122A2" w:rsidRPr="00A122A2">
        <w:rPr>
          <w:rFonts w:asciiTheme="minorBidi" w:hAnsiTheme="minorBidi" w:cstheme="minorBidi"/>
          <w:sz w:val="22"/>
          <w:szCs w:val="22"/>
          <w:vertAlign w:val="superscript"/>
          <w:lang w:val="en-US"/>
        </w:rPr>
        <w:t>[1]</w:t>
      </w:r>
      <w:r w:rsidRPr="00A122A2">
        <w:rPr>
          <w:rFonts w:asciiTheme="minorBidi" w:hAnsiTheme="minorBidi" w:cstheme="minorBidi"/>
          <w:sz w:val="22"/>
          <w:szCs w:val="22"/>
        </w:rPr>
        <w:fldChar w:fldCharType="end"/>
      </w:r>
      <w:r w:rsidR="00A122A2" w:rsidRPr="00A122A2">
        <w:rPr>
          <w:rFonts w:asciiTheme="minorBidi" w:hAnsiTheme="minorBidi" w:cstheme="minorBidi"/>
          <w:sz w:val="22"/>
          <w:szCs w:val="22"/>
          <w:lang w:val="en-US"/>
        </w:rPr>
        <w:t xml:space="preserve"> </w:t>
      </w:r>
      <w:r w:rsidR="00A122A2" w:rsidRPr="00A122A2">
        <w:rPr>
          <w:rFonts w:asciiTheme="minorBidi" w:hAnsiTheme="minorBidi" w:cstheme="minorBidi"/>
          <w:noProof/>
          <w:lang w:val="en-US"/>
        </w:rPr>
        <w:t xml:space="preserve">Price D, Bosnic-Anticevich S, Briggs A, Chrystyn H, Rand C, Scheuch G, Bousquet J. Inhaler competence in asthma: common errors, barriers to use and recommended solutions. </w:t>
      </w:r>
      <w:r w:rsidR="00A122A2" w:rsidRPr="000C1136">
        <w:rPr>
          <w:rFonts w:asciiTheme="minorBidi" w:hAnsiTheme="minorBidi" w:cstheme="minorBidi"/>
          <w:i/>
          <w:noProof/>
          <w:lang w:val="de-AT"/>
        </w:rPr>
        <w:t>Respir Med</w:t>
      </w:r>
      <w:r w:rsidR="00A122A2" w:rsidRPr="000C1136">
        <w:rPr>
          <w:rFonts w:asciiTheme="minorBidi" w:hAnsiTheme="minorBidi" w:cstheme="minorBidi"/>
          <w:noProof/>
          <w:lang w:val="de-AT"/>
        </w:rPr>
        <w:t xml:space="preserve"> 2013; 107: 37-46.</w:t>
      </w:r>
    </w:p>
    <w:p w:rsidR="00A122A2" w:rsidRPr="009E115A" w:rsidRDefault="00D160F5" w:rsidP="00A122A2">
      <w:pPr>
        <w:rPr>
          <w:rFonts w:ascii="Arial" w:hAnsi="Arial" w:cs="Arial"/>
          <w:sz w:val="20"/>
          <w:szCs w:val="20"/>
        </w:rPr>
      </w:pPr>
      <w:r w:rsidRPr="00A122A2">
        <w:rPr>
          <w:rFonts w:asciiTheme="minorBidi" w:hAnsiTheme="minorBidi" w:cstheme="minorBidi"/>
        </w:rPr>
        <w:fldChar w:fldCharType="end"/>
      </w:r>
      <w:r w:rsidR="00A122A2" w:rsidRPr="009E115A">
        <w:rPr>
          <w:rFonts w:ascii="Arial" w:hAnsi="Arial" w:cs="Arial"/>
          <w:lang w:val="de-AT"/>
        </w:rPr>
        <w:t>*</w:t>
      </w:r>
      <w:r w:rsidR="00A122A2" w:rsidRPr="009E115A">
        <w:rPr>
          <w:rFonts w:ascii="Arial" w:hAnsi="Arial" w:cs="Arial"/>
          <w:b/>
          <w:sz w:val="20"/>
          <w:szCs w:val="20"/>
        </w:rPr>
        <w:t xml:space="preserve"> </w:t>
      </w:r>
      <w:r w:rsidR="00A122A2" w:rsidRPr="009E115A">
        <w:rPr>
          <w:rFonts w:ascii="Arial" w:hAnsi="Arial" w:cs="Arial"/>
          <w:i/>
          <w:sz w:val="20"/>
          <w:szCs w:val="20"/>
        </w:rPr>
        <w:t>Aus Gründen der besseren Lesbarkeit wurde im Text auf eine gendergerechte Schreibweise verzichtet. Sofern nicht anders vermerkt, gelten alle Bezeichnungen sowohl für Frauen als auch für Männer.</w:t>
      </w:r>
    </w:p>
    <w:p w:rsidR="00A122A2" w:rsidRDefault="00A122A2" w:rsidP="00A122A2">
      <w:pPr>
        <w:spacing w:after="120" w:line="312" w:lineRule="auto"/>
        <w:rPr>
          <w:rFonts w:ascii="Arial" w:hAnsi="Arial" w:cs="Arial"/>
          <w:lang w:val="de-AT"/>
        </w:rPr>
      </w:pPr>
    </w:p>
    <w:p w:rsidR="00A122A2" w:rsidRDefault="00A122A2" w:rsidP="00A122A2">
      <w:pPr>
        <w:spacing w:after="120" w:line="312" w:lineRule="auto"/>
        <w:rPr>
          <w:rFonts w:ascii="Arial" w:hAnsi="Arial" w:cs="Arial"/>
          <w:lang w:val="de-AT"/>
        </w:rPr>
      </w:pPr>
    </w:p>
    <w:p w:rsidR="00A122A2" w:rsidRDefault="00A122A2" w:rsidP="00A122A2">
      <w:pPr>
        <w:spacing w:after="120" w:line="312" w:lineRule="auto"/>
        <w:rPr>
          <w:rFonts w:ascii="Arial" w:hAnsi="Arial" w:cs="Arial"/>
          <w:lang w:val="de-AT"/>
        </w:rPr>
      </w:pPr>
    </w:p>
    <w:p w:rsidR="00A122A2" w:rsidRPr="009E115A" w:rsidRDefault="00A122A2" w:rsidP="00A122A2">
      <w:pPr>
        <w:spacing w:after="120" w:line="312" w:lineRule="auto"/>
        <w:rPr>
          <w:rFonts w:ascii="Arial" w:hAnsi="Arial" w:cs="Arial"/>
          <w:lang w:val="de-AT"/>
        </w:rPr>
      </w:pPr>
    </w:p>
    <w:p w:rsidR="002D6B24" w:rsidRPr="009E115A" w:rsidRDefault="002D6B24" w:rsidP="002D6B24">
      <w:pPr>
        <w:spacing w:line="312" w:lineRule="auto"/>
        <w:rPr>
          <w:rFonts w:ascii="Arial" w:hAnsi="Arial" w:cs="Arial"/>
          <w:b/>
          <w:bCs/>
          <w:sz w:val="22"/>
          <w:szCs w:val="22"/>
          <w:u w:val="single"/>
        </w:rPr>
      </w:pPr>
      <w:r w:rsidRPr="009E115A">
        <w:rPr>
          <w:rFonts w:ascii="Arial" w:hAnsi="Arial" w:cs="Arial"/>
          <w:b/>
          <w:bCs/>
          <w:sz w:val="22"/>
          <w:szCs w:val="22"/>
          <w:u w:val="single"/>
        </w:rPr>
        <w:t>Kontakt</w:t>
      </w:r>
    </w:p>
    <w:p w:rsidR="00902395" w:rsidRPr="009E115A" w:rsidRDefault="00902395" w:rsidP="00902395">
      <w:pPr>
        <w:rPr>
          <w:rFonts w:ascii="Arial" w:hAnsi="Arial" w:cs="Arial"/>
          <w:b/>
          <w:sz w:val="22"/>
          <w:szCs w:val="22"/>
          <w:lang w:val="de-AT"/>
        </w:rPr>
      </w:pPr>
      <w:r w:rsidRPr="009E115A">
        <w:rPr>
          <w:rFonts w:ascii="Arial" w:hAnsi="Arial" w:cs="Arial"/>
          <w:b/>
          <w:sz w:val="22"/>
          <w:szCs w:val="22"/>
          <w:lang w:val="de-AT"/>
        </w:rPr>
        <w:t>Dr. Daniel Doberer</w:t>
      </w:r>
    </w:p>
    <w:p w:rsidR="00E47540" w:rsidRPr="009E115A" w:rsidRDefault="00E47540" w:rsidP="00E47540">
      <w:pPr>
        <w:rPr>
          <w:rFonts w:ascii="Arial" w:hAnsi="Arial" w:cs="Arial"/>
          <w:sz w:val="22"/>
          <w:szCs w:val="22"/>
        </w:rPr>
      </w:pPr>
      <w:r w:rsidRPr="009E115A">
        <w:rPr>
          <w:rFonts w:ascii="Arial" w:hAnsi="Arial" w:cs="Arial"/>
          <w:sz w:val="22"/>
          <w:szCs w:val="22"/>
        </w:rPr>
        <w:t>2. Medizinische Abteilung mit Pneumologie</w:t>
      </w:r>
      <w:r w:rsidR="007E0B18">
        <w:rPr>
          <w:rFonts w:ascii="Arial" w:hAnsi="Arial" w:cs="Arial"/>
          <w:sz w:val="22"/>
          <w:szCs w:val="22"/>
        </w:rPr>
        <w:t xml:space="preserve"> und Leiter des Österreichischen Netzwerkes für schweres Asthma (ASA-Net)</w:t>
      </w:r>
    </w:p>
    <w:p w:rsidR="00E47540" w:rsidRPr="009E115A" w:rsidRDefault="00E47540" w:rsidP="00E47540">
      <w:pPr>
        <w:rPr>
          <w:rFonts w:ascii="Arial" w:hAnsi="Arial" w:cs="Arial"/>
          <w:sz w:val="22"/>
          <w:szCs w:val="22"/>
        </w:rPr>
      </w:pPr>
      <w:r w:rsidRPr="009E115A">
        <w:rPr>
          <w:rFonts w:ascii="Arial" w:hAnsi="Arial" w:cs="Arial"/>
          <w:sz w:val="22"/>
          <w:szCs w:val="22"/>
        </w:rPr>
        <w:t>Wilhelminenspital Wien</w:t>
      </w:r>
    </w:p>
    <w:p w:rsidR="00E47540" w:rsidRPr="009E115A" w:rsidRDefault="00D160F5" w:rsidP="00273ED6">
      <w:pPr>
        <w:rPr>
          <w:rFonts w:ascii="Arial" w:hAnsi="Arial" w:cs="Arial"/>
          <w:sz w:val="22"/>
          <w:szCs w:val="22"/>
        </w:rPr>
      </w:pPr>
      <w:hyperlink r:id="rId15" w:history="1">
        <w:r w:rsidR="00E47540" w:rsidRPr="009E115A">
          <w:rPr>
            <w:rStyle w:val="Hyperlink"/>
            <w:rFonts w:ascii="Arial" w:hAnsi="Arial" w:cs="Arial"/>
            <w:color w:val="auto"/>
            <w:sz w:val="22"/>
            <w:szCs w:val="22"/>
            <w:u w:val="none"/>
          </w:rPr>
          <w:t>Montleartstraße 37</w:t>
        </w:r>
      </w:hyperlink>
    </w:p>
    <w:p w:rsidR="00E47540" w:rsidRPr="009E115A" w:rsidRDefault="00D160F5" w:rsidP="00075C14">
      <w:pPr>
        <w:rPr>
          <w:rFonts w:ascii="Arial" w:hAnsi="Arial" w:cs="Arial"/>
          <w:sz w:val="22"/>
          <w:szCs w:val="22"/>
        </w:rPr>
      </w:pPr>
      <w:hyperlink r:id="rId16" w:history="1">
        <w:r w:rsidR="00E47540" w:rsidRPr="009E115A">
          <w:rPr>
            <w:rStyle w:val="Hyperlink"/>
            <w:rFonts w:ascii="Arial" w:hAnsi="Arial" w:cs="Arial"/>
            <w:color w:val="auto"/>
            <w:sz w:val="22"/>
            <w:szCs w:val="22"/>
            <w:u w:val="none"/>
          </w:rPr>
          <w:t>1160 Wien</w:t>
        </w:r>
      </w:hyperlink>
    </w:p>
    <w:p w:rsidR="00E47540" w:rsidRPr="009E115A" w:rsidRDefault="00075C14" w:rsidP="009B3DB0">
      <w:pPr>
        <w:rPr>
          <w:rFonts w:ascii="Arial" w:hAnsi="Arial" w:cs="Arial"/>
          <w:sz w:val="22"/>
          <w:szCs w:val="22"/>
        </w:rPr>
      </w:pPr>
      <w:r w:rsidRPr="009E115A">
        <w:rPr>
          <w:rFonts w:ascii="Arial" w:hAnsi="Arial" w:cs="Arial"/>
          <w:sz w:val="22"/>
          <w:szCs w:val="22"/>
        </w:rPr>
        <w:t>T</w:t>
      </w:r>
      <w:r w:rsidR="00E47540" w:rsidRPr="009E115A">
        <w:rPr>
          <w:rFonts w:ascii="Arial" w:hAnsi="Arial" w:cs="Arial"/>
          <w:sz w:val="22"/>
          <w:szCs w:val="22"/>
        </w:rPr>
        <w:t>el.: </w:t>
      </w:r>
      <w:hyperlink r:id="rId17" w:history="1">
        <w:r w:rsidR="00E47540" w:rsidRPr="009E115A">
          <w:rPr>
            <w:rStyle w:val="Hyperlink"/>
            <w:rFonts w:ascii="Arial" w:hAnsi="Arial" w:cs="Arial"/>
            <w:color w:val="auto"/>
            <w:sz w:val="22"/>
            <w:szCs w:val="22"/>
            <w:u w:val="none"/>
          </w:rPr>
          <w:t>+43 1 49150-220</w:t>
        </w:r>
      </w:hyperlink>
      <w:r w:rsidR="000C1136">
        <w:t>3</w:t>
      </w:r>
    </w:p>
    <w:p w:rsidR="00E47540" w:rsidRPr="009E115A" w:rsidRDefault="00E47540" w:rsidP="00E47540">
      <w:pPr>
        <w:rPr>
          <w:rFonts w:ascii="Arial" w:hAnsi="Arial" w:cs="Arial"/>
          <w:sz w:val="22"/>
          <w:szCs w:val="22"/>
          <w:lang w:val="de-AT"/>
        </w:rPr>
      </w:pPr>
      <w:r w:rsidRPr="009E115A">
        <w:rPr>
          <w:rFonts w:ascii="Arial" w:hAnsi="Arial" w:cs="Arial"/>
          <w:sz w:val="22"/>
          <w:szCs w:val="22"/>
        </w:rPr>
        <w:t>E-Mail: </w:t>
      </w:r>
      <w:hyperlink r:id="rId18" w:history="1">
        <w:r w:rsidR="000C1136" w:rsidRPr="0009354D">
          <w:rPr>
            <w:rStyle w:val="Hyperlink"/>
            <w:rFonts w:ascii="Arial" w:hAnsi="Arial" w:cs="Arial"/>
            <w:sz w:val="22"/>
            <w:szCs w:val="22"/>
          </w:rPr>
          <w:t>daniel.doberer@meduniwien.ac.at</w:t>
        </w:r>
      </w:hyperlink>
      <w:r w:rsidRPr="009E115A">
        <w:rPr>
          <w:rFonts w:ascii="Arial" w:hAnsi="Arial" w:cs="Arial"/>
          <w:sz w:val="22"/>
          <w:szCs w:val="22"/>
          <w:lang w:val="de-AT"/>
        </w:rPr>
        <w:t xml:space="preserve"> </w:t>
      </w:r>
    </w:p>
    <w:p w:rsidR="00902395" w:rsidRPr="009E115A" w:rsidRDefault="00902395" w:rsidP="00902395">
      <w:pPr>
        <w:rPr>
          <w:rFonts w:ascii="Arial" w:hAnsi="Arial" w:cs="Arial"/>
          <w:sz w:val="22"/>
          <w:szCs w:val="22"/>
          <w:lang w:val="de-AT"/>
        </w:rPr>
      </w:pPr>
    </w:p>
    <w:p w:rsidR="00075C14" w:rsidRPr="009E115A" w:rsidRDefault="00075C14" w:rsidP="00D47A14">
      <w:pPr>
        <w:shd w:val="clear" w:color="auto" w:fill="FFFFFF"/>
        <w:rPr>
          <w:rFonts w:ascii="Arial" w:hAnsi="Arial" w:cs="Arial"/>
          <w:sz w:val="22"/>
          <w:szCs w:val="22"/>
          <w:lang w:val="sv-SE"/>
        </w:rPr>
      </w:pPr>
    </w:p>
    <w:p w:rsidR="00D47A14" w:rsidRPr="009E115A" w:rsidRDefault="00D47A14" w:rsidP="00D47A14">
      <w:pPr>
        <w:shd w:val="clear" w:color="auto" w:fill="FFFFFF"/>
        <w:rPr>
          <w:rFonts w:ascii="Arial" w:hAnsi="Arial" w:cs="Arial"/>
          <w:b/>
          <w:sz w:val="22"/>
          <w:szCs w:val="22"/>
          <w:lang w:val="sv-SE"/>
        </w:rPr>
      </w:pPr>
      <w:r w:rsidRPr="009E115A">
        <w:rPr>
          <w:rFonts w:ascii="Arial" w:hAnsi="Arial" w:cs="Arial"/>
          <w:b/>
          <w:sz w:val="22"/>
          <w:szCs w:val="22"/>
          <w:lang w:val="sv-SE"/>
        </w:rPr>
        <w:t>Univ</w:t>
      </w:r>
      <w:r w:rsidR="007E0B18">
        <w:rPr>
          <w:rFonts w:ascii="Arial" w:hAnsi="Arial" w:cs="Arial"/>
          <w:b/>
          <w:sz w:val="22"/>
          <w:szCs w:val="22"/>
          <w:lang w:val="sv-SE"/>
        </w:rPr>
        <w:t>.</w:t>
      </w:r>
      <w:r w:rsidRPr="009E115A">
        <w:rPr>
          <w:rFonts w:ascii="Arial" w:hAnsi="Arial" w:cs="Arial"/>
          <w:b/>
          <w:sz w:val="22"/>
          <w:szCs w:val="22"/>
          <w:lang w:val="sv-SE"/>
        </w:rPr>
        <w:t>-Doz. Dr. Felix Wantke</w:t>
      </w:r>
    </w:p>
    <w:p w:rsidR="00D47A14" w:rsidRPr="009E115A" w:rsidRDefault="00D47A14" w:rsidP="00075C14">
      <w:pPr>
        <w:rPr>
          <w:rFonts w:ascii="Arial" w:hAnsi="Arial" w:cs="Arial"/>
          <w:sz w:val="22"/>
          <w:szCs w:val="22"/>
        </w:rPr>
      </w:pPr>
      <w:r w:rsidRPr="009E115A">
        <w:rPr>
          <w:rFonts w:ascii="Arial" w:hAnsi="Arial" w:cs="Arial"/>
          <w:sz w:val="22"/>
          <w:szCs w:val="22"/>
        </w:rPr>
        <w:t>Leiter des Floridsdorfer Allergieambulatoriums (FAZ) und stellvertretender Arbeitskreisleiter für Asthma und Allergie der österreichischen Gesellschaft für Pneumologie (ÖGP)</w:t>
      </w:r>
    </w:p>
    <w:p w:rsidR="00D47A14" w:rsidRPr="009E115A" w:rsidRDefault="00D47A14" w:rsidP="00075C14">
      <w:pPr>
        <w:rPr>
          <w:rFonts w:ascii="Arial" w:hAnsi="Arial" w:cs="Arial"/>
          <w:sz w:val="22"/>
          <w:szCs w:val="22"/>
        </w:rPr>
      </w:pPr>
      <w:r w:rsidRPr="009E115A">
        <w:rPr>
          <w:rFonts w:ascii="Arial" w:hAnsi="Arial" w:cs="Arial"/>
          <w:sz w:val="22"/>
          <w:szCs w:val="22"/>
        </w:rPr>
        <w:t>Floridsdorfer Allergieambulatorium</w:t>
      </w:r>
    </w:p>
    <w:p w:rsidR="00D47A14" w:rsidRPr="009E115A" w:rsidRDefault="00D47A14" w:rsidP="00075C14">
      <w:pPr>
        <w:rPr>
          <w:rFonts w:ascii="Arial" w:hAnsi="Arial" w:cs="Arial"/>
          <w:sz w:val="22"/>
          <w:szCs w:val="22"/>
        </w:rPr>
      </w:pPr>
      <w:r w:rsidRPr="009E115A">
        <w:rPr>
          <w:rFonts w:ascii="Arial" w:hAnsi="Arial" w:cs="Arial"/>
          <w:sz w:val="22"/>
          <w:szCs w:val="22"/>
        </w:rPr>
        <w:t>Franz Jonas Platz 8/6</w:t>
      </w:r>
    </w:p>
    <w:p w:rsidR="00D47A14" w:rsidRPr="00E27737" w:rsidRDefault="00D47A14" w:rsidP="00075C14">
      <w:pPr>
        <w:rPr>
          <w:rFonts w:ascii="Arial" w:hAnsi="Arial" w:cs="Arial"/>
          <w:sz w:val="22"/>
          <w:szCs w:val="22"/>
          <w:lang w:val="en-US"/>
        </w:rPr>
      </w:pPr>
      <w:r w:rsidRPr="00E27737">
        <w:rPr>
          <w:rFonts w:ascii="Arial" w:hAnsi="Arial" w:cs="Arial"/>
          <w:sz w:val="22"/>
          <w:szCs w:val="22"/>
          <w:lang w:val="en-US"/>
        </w:rPr>
        <w:t>A-1210 Wien</w:t>
      </w:r>
    </w:p>
    <w:p w:rsidR="00D47A14" w:rsidRPr="00E27737" w:rsidRDefault="00075C14" w:rsidP="00075C14">
      <w:pPr>
        <w:rPr>
          <w:rFonts w:ascii="Arial" w:hAnsi="Arial" w:cs="Arial"/>
          <w:sz w:val="22"/>
          <w:szCs w:val="22"/>
          <w:lang w:val="en-US"/>
        </w:rPr>
      </w:pPr>
      <w:r w:rsidRPr="00E27737">
        <w:rPr>
          <w:rFonts w:ascii="Arial" w:hAnsi="Arial" w:cs="Arial"/>
          <w:sz w:val="22"/>
          <w:szCs w:val="22"/>
          <w:lang w:val="en-US"/>
        </w:rPr>
        <w:t xml:space="preserve">Tel.: +43 1 </w:t>
      </w:r>
      <w:r w:rsidR="00D47A14" w:rsidRPr="00E27737">
        <w:rPr>
          <w:rFonts w:ascii="Arial" w:hAnsi="Arial" w:cs="Arial"/>
          <w:sz w:val="22"/>
          <w:szCs w:val="22"/>
          <w:lang w:val="en-US"/>
        </w:rPr>
        <w:t>270 25 42</w:t>
      </w:r>
    </w:p>
    <w:p w:rsidR="00D442D9" w:rsidRPr="00E27737" w:rsidRDefault="00273ED6" w:rsidP="002D6B24">
      <w:pPr>
        <w:spacing w:after="120" w:line="312" w:lineRule="auto"/>
        <w:rPr>
          <w:rFonts w:ascii="Arial" w:hAnsi="Arial" w:cs="Arial"/>
          <w:b/>
          <w:bCs/>
          <w:sz w:val="22"/>
          <w:szCs w:val="22"/>
          <w:u w:val="single"/>
          <w:lang w:val="en-US"/>
        </w:rPr>
      </w:pPr>
      <w:r w:rsidRPr="00E27737">
        <w:rPr>
          <w:rFonts w:ascii="Arial" w:hAnsi="Arial" w:cs="Arial"/>
          <w:sz w:val="22"/>
          <w:szCs w:val="22"/>
          <w:lang w:val="en-US"/>
        </w:rPr>
        <w:t>E-Mail: </w:t>
      </w:r>
      <w:r w:rsidR="007E0B18" w:rsidRPr="00E27737">
        <w:rPr>
          <w:rFonts w:ascii="Arial" w:hAnsi="Arial" w:cs="Arial"/>
          <w:sz w:val="22"/>
          <w:szCs w:val="22"/>
          <w:lang w:val="en-US"/>
        </w:rPr>
        <w:t>wantke@faz.at</w:t>
      </w:r>
    </w:p>
    <w:p w:rsidR="007E0B18" w:rsidRDefault="007E0B18" w:rsidP="002D6B24">
      <w:pPr>
        <w:spacing w:after="120" w:line="312" w:lineRule="auto"/>
        <w:rPr>
          <w:rFonts w:ascii="Arial" w:hAnsi="Arial" w:cs="Arial"/>
          <w:b/>
          <w:bCs/>
          <w:sz w:val="22"/>
          <w:szCs w:val="22"/>
          <w:u w:val="single"/>
          <w:lang w:val="en-US"/>
        </w:rPr>
      </w:pPr>
    </w:p>
    <w:p w:rsidR="002D6B24" w:rsidRPr="00B11794" w:rsidRDefault="002D6B24" w:rsidP="002D6B24">
      <w:pPr>
        <w:spacing w:after="120" w:line="312" w:lineRule="auto"/>
        <w:rPr>
          <w:rFonts w:ascii="Arial" w:hAnsi="Arial" w:cs="Arial"/>
          <w:b/>
          <w:bCs/>
          <w:sz w:val="22"/>
          <w:szCs w:val="22"/>
          <w:u w:val="single"/>
          <w:lang w:val="en-US"/>
        </w:rPr>
      </w:pPr>
      <w:proofErr w:type="spellStart"/>
      <w:r w:rsidRPr="00B11794">
        <w:rPr>
          <w:rFonts w:ascii="Arial" w:hAnsi="Arial" w:cs="Arial"/>
          <w:b/>
          <w:bCs/>
          <w:sz w:val="22"/>
          <w:szCs w:val="22"/>
          <w:u w:val="single"/>
          <w:lang w:val="en-US"/>
        </w:rPr>
        <w:t>Rückfragen</w:t>
      </w:r>
      <w:proofErr w:type="spellEnd"/>
      <w:r w:rsidRPr="00B11794">
        <w:rPr>
          <w:rFonts w:ascii="Arial" w:hAnsi="Arial" w:cs="Arial"/>
          <w:b/>
          <w:bCs/>
          <w:sz w:val="22"/>
          <w:szCs w:val="22"/>
          <w:u w:val="single"/>
          <w:lang w:val="en-US"/>
        </w:rPr>
        <w:t xml:space="preserve"> </w:t>
      </w:r>
      <w:proofErr w:type="spellStart"/>
      <w:r w:rsidRPr="00B11794">
        <w:rPr>
          <w:rFonts w:ascii="Arial" w:hAnsi="Arial" w:cs="Arial"/>
          <w:b/>
          <w:bCs/>
          <w:sz w:val="22"/>
          <w:szCs w:val="22"/>
          <w:u w:val="single"/>
          <w:lang w:val="en-US"/>
        </w:rPr>
        <w:t>Presse</w:t>
      </w:r>
      <w:proofErr w:type="spellEnd"/>
    </w:p>
    <w:p w:rsidR="002D6B24" w:rsidRPr="009E115A" w:rsidRDefault="002D6B24" w:rsidP="00C844E7">
      <w:pPr>
        <w:shd w:val="clear" w:color="auto" w:fill="FFFFFF"/>
        <w:spacing w:line="312" w:lineRule="auto"/>
        <w:rPr>
          <w:rFonts w:ascii="Arial" w:hAnsi="Arial" w:cs="Arial"/>
          <w:b/>
          <w:bCs/>
          <w:sz w:val="22"/>
          <w:szCs w:val="22"/>
          <w:lang w:val="en-US"/>
        </w:rPr>
      </w:pPr>
      <w:r w:rsidRPr="009E115A">
        <w:rPr>
          <w:rFonts w:ascii="Arial" w:hAnsi="Arial" w:cs="Arial"/>
          <w:b/>
          <w:bCs/>
          <w:sz w:val="22"/>
          <w:szCs w:val="22"/>
          <w:lang w:val="en-US"/>
        </w:rPr>
        <w:t>Urban &amp; Schenk medical media consulting</w:t>
      </w:r>
    </w:p>
    <w:p w:rsidR="002D6B24" w:rsidRPr="009E115A" w:rsidRDefault="002D6B24" w:rsidP="00C844E7">
      <w:pPr>
        <w:shd w:val="clear" w:color="auto" w:fill="FFFFFF"/>
        <w:spacing w:line="312" w:lineRule="auto"/>
        <w:rPr>
          <w:rStyle w:val="Internetlink"/>
          <w:rFonts w:ascii="Arial" w:hAnsi="Arial" w:cs="Arial"/>
          <w:b/>
          <w:bCs/>
          <w:color w:val="auto"/>
          <w:sz w:val="22"/>
          <w:szCs w:val="22"/>
          <w:lang w:val="sv-SE"/>
        </w:rPr>
      </w:pPr>
      <w:r w:rsidRPr="009E115A">
        <w:rPr>
          <w:rFonts w:ascii="Arial" w:hAnsi="Arial" w:cs="Arial"/>
          <w:sz w:val="22"/>
          <w:szCs w:val="22"/>
          <w:lang w:val="sv-SE"/>
        </w:rPr>
        <w:t xml:space="preserve">Barbara Urban: +43 664/41 69 4 59, </w:t>
      </w:r>
      <w:hyperlink r:id="rId19">
        <w:r w:rsidRPr="009E115A">
          <w:rPr>
            <w:rStyle w:val="Internetlink"/>
            <w:rFonts w:ascii="Arial" w:hAnsi="Arial" w:cs="Arial"/>
            <w:color w:val="auto"/>
            <w:sz w:val="22"/>
            <w:szCs w:val="22"/>
            <w:lang w:val="sv-SE"/>
          </w:rPr>
          <w:t>barbara.urban@medical-media-consulting.at</w:t>
        </w:r>
      </w:hyperlink>
    </w:p>
    <w:p w:rsidR="00AF6795" w:rsidRPr="009E115A" w:rsidRDefault="002D6B24" w:rsidP="0053595C">
      <w:pPr>
        <w:shd w:val="clear" w:color="auto" w:fill="FFFFFF"/>
        <w:spacing w:line="312" w:lineRule="auto"/>
        <w:rPr>
          <w:rFonts w:ascii="Arial" w:hAnsi="Arial" w:cs="Arial"/>
          <w:sz w:val="22"/>
          <w:szCs w:val="22"/>
          <w:lang w:val="sv-SE"/>
        </w:rPr>
      </w:pPr>
      <w:r w:rsidRPr="009E115A">
        <w:rPr>
          <w:rFonts w:ascii="Arial" w:hAnsi="Arial" w:cs="Arial"/>
          <w:sz w:val="22"/>
          <w:szCs w:val="22"/>
        </w:rPr>
        <w:t>Mag. Harald Schenk: +43 66</w:t>
      </w:r>
      <w:bookmarkStart w:id="0" w:name="_GoBack"/>
      <w:bookmarkEnd w:id="0"/>
      <w:r w:rsidRPr="009E115A">
        <w:rPr>
          <w:rFonts w:ascii="Arial" w:hAnsi="Arial" w:cs="Arial"/>
          <w:sz w:val="22"/>
          <w:szCs w:val="22"/>
        </w:rPr>
        <w:t xml:space="preserve">4/160 75 99, </w:t>
      </w:r>
      <w:hyperlink r:id="rId20">
        <w:r w:rsidRPr="009E115A">
          <w:rPr>
            <w:rStyle w:val="Internetlink"/>
            <w:rFonts w:ascii="Arial" w:hAnsi="Arial" w:cs="Arial"/>
            <w:color w:val="auto"/>
            <w:sz w:val="22"/>
            <w:szCs w:val="22"/>
          </w:rPr>
          <w:t>harald.schenk@medical-media-consulting.at</w:t>
        </w:r>
      </w:hyperlink>
    </w:p>
    <w:sectPr w:rsidR="00AF6795" w:rsidRPr="009E115A" w:rsidSect="002C448B">
      <w:footerReference w:type="even" r:id="rId21"/>
      <w:footerReference w:type="default" r:id="rId22"/>
      <w:headerReference w:type="first" r:id="rId23"/>
      <w:footnotePr>
        <w:pos w:val="beneathText"/>
      </w:footnotePr>
      <w:endnotePr>
        <w:numFmt w:val="decimal"/>
      </w:endnotePr>
      <w:pgSz w:w="11906" w:h="16838"/>
      <w:pgMar w:top="1418" w:right="1418" w:bottom="1134" w:left="1418" w:header="3175" w:footer="709" w:gutter="0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63103" w:rsidRDefault="00B63103">
      <w:r>
        <w:separator/>
      </w:r>
    </w:p>
  </w:endnote>
  <w:endnote w:type="continuationSeparator" w:id="0">
    <w:p w:rsidR="00B63103" w:rsidRDefault="00B63103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 Black">
    <w:panose1 w:val="020B0A04020102020204"/>
    <w:charset w:val="00"/>
    <w:family w:val="swiss"/>
    <w:pitch w:val="variable"/>
    <w:sig w:usb0="00000287" w:usb1="00000000" w:usb2="00000000" w:usb3="00000000" w:csb0="000000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C64C7" w:rsidRDefault="00D160F5" w:rsidP="000704A7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 w:rsidR="004C64C7"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:rsidR="004C64C7" w:rsidRDefault="004C64C7" w:rsidP="00F40E54">
    <w:pPr>
      <w:pStyle w:val="Fuzeile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C64C7" w:rsidRPr="002F062C" w:rsidRDefault="00D160F5" w:rsidP="000704A7">
    <w:pPr>
      <w:pStyle w:val="Fuzeile"/>
      <w:framePr w:wrap="around" w:vAnchor="text" w:hAnchor="margin" w:xAlign="right" w:y="1"/>
      <w:rPr>
        <w:rStyle w:val="Seitenzahl"/>
        <w:rFonts w:ascii="Arial" w:hAnsi="Arial" w:cs="Arial"/>
        <w:sz w:val="18"/>
        <w:szCs w:val="18"/>
      </w:rPr>
    </w:pPr>
    <w:r w:rsidRPr="002F062C">
      <w:rPr>
        <w:rStyle w:val="Seitenzahl"/>
        <w:rFonts w:ascii="Arial" w:hAnsi="Arial" w:cs="Arial"/>
        <w:sz w:val="18"/>
        <w:szCs w:val="18"/>
      </w:rPr>
      <w:fldChar w:fldCharType="begin"/>
    </w:r>
    <w:r w:rsidR="004C64C7" w:rsidRPr="002F062C">
      <w:rPr>
        <w:rStyle w:val="Seitenzahl"/>
        <w:rFonts w:ascii="Arial" w:hAnsi="Arial" w:cs="Arial"/>
        <w:sz w:val="18"/>
        <w:szCs w:val="18"/>
      </w:rPr>
      <w:instrText xml:space="preserve">PAGE  </w:instrText>
    </w:r>
    <w:r w:rsidRPr="002F062C">
      <w:rPr>
        <w:rStyle w:val="Seitenzahl"/>
        <w:rFonts w:ascii="Arial" w:hAnsi="Arial" w:cs="Arial"/>
        <w:sz w:val="18"/>
        <w:szCs w:val="18"/>
      </w:rPr>
      <w:fldChar w:fldCharType="separate"/>
    </w:r>
    <w:r w:rsidR="00610A3A">
      <w:rPr>
        <w:rStyle w:val="Seitenzahl"/>
        <w:rFonts w:ascii="Arial" w:hAnsi="Arial" w:cs="Arial"/>
        <w:noProof/>
        <w:sz w:val="18"/>
        <w:szCs w:val="18"/>
      </w:rPr>
      <w:t>4</w:t>
    </w:r>
    <w:r w:rsidRPr="002F062C">
      <w:rPr>
        <w:rStyle w:val="Seitenzahl"/>
        <w:rFonts w:ascii="Arial" w:hAnsi="Arial" w:cs="Arial"/>
        <w:sz w:val="18"/>
        <w:szCs w:val="18"/>
      </w:rPr>
      <w:fldChar w:fldCharType="end"/>
    </w:r>
  </w:p>
  <w:p w:rsidR="004C64C7" w:rsidRDefault="004C64C7" w:rsidP="00F40E54">
    <w:pPr>
      <w:pStyle w:val="Fuzeile"/>
      <w:ind w:right="360"/>
      <w:rPr>
        <w:rFonts w:ascii="Arial" w:hAnsi="Arial" w:cs="Arial"/>
        <w:sz w:val="20"/>
      </w:rPr>
    </w:pPr>
    <w:r>
      <w:tab/>
    </w:r>
    <w:r>
      <w:tab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63103" w:rsidRDefault="00B63103">
      <w:r>
        <w:separator/>
      </w:r>
    </w:p>
  </w:footnote>
  <w:footnote w:type="continuationSeparator" w:id="0">
    <w:p w:rsidR="00B63103" w:rsidRDefault="00B63103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C64C7" w:rsidRDefault="000C1136">
    <w:pPr>
      <w:pStyle w:val="Kopfzeile"/>
    </w:pPr>
    <w:r>
      <w:rPr>
        <w:noProof/>
        <w:lang w:val="de-AT" w:eastAsia="de-AT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-571500</wp:posOffset>
          </wp:positionH>
          <wp:positionV relativeFrom="paragraph">
            <wp:posOffset>-1572895</wp:posOffset>
          </wp:positionV>
          <wp:extent cx="3937000" cy="1595755"/>
          <wp:effectExtent l="0" t="0" r="0" b="0"/>
          <wp:wrapTight wrapText="bothSides">
            <wp:wrapPolygon edited="0">
              <wp:start x="0" y="0"/>
              <wp:lineTo x="0" y="21402"/>
              <wp:lineTo x="21530" y="21402"/>
              <wp:lineTo x="21530" y="0"/>
              <wp:lineTo x="0" y="0"/>
            </wp:wrapPolygon>
          </wp:wrapTight>
          <wp:docPr id="1" name="Bild 2" descr="Description: ÖGP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ild 2" descr="Description: ÖGP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=""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937000" cy="159575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89"/>
    <w:multiLevelType w:val="singleLevel"/>
    <w:tmpl w:val="39CE2282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FFFFFFFE"/>
    <w:multiLevelType w:val="singleLevel"/>
    <w:tmpl w:val="511CFD88"/>
    <w:lvl w:ilvl="0">
      <w:numFmt w:val="bullet"/>
      <w:pStyle w:val="jbTableau"/>
      <w:lvlText w:val="*"/>
      <w:lvlJc w:val="left"/>
    </w:lvl>
  </w:abstractNum>
  <w:abstractNum w:abstractNumId="2">
    <w:nsid w:val="000434EA"/>
    <w:multiLevelType w:val="hybridMultilevel"/>
    <w:tmpl w:val="067AB3A2"/>
    <w:lvl w:ilvl="0" w:tplc="6F82484C">
      <w:start w:val="7"/>
      <w:numFmt w:val="bullet"/>
      <w:lvlText w:val=""/>
      <w:lvlJc w:val="left"/>
      <w:pPr>
        <w:tabs>
          <w:tab w:val="num" w:pos="735"/>
        </w:tabs>
        <w:ind w:left="735" w:hanging="375"/>
      </w:pPr>
      <w:rPr>
        <w:rFonts w:ascii="Symbol" w:eastAsia="Times New Roman" w:hAnsi="Symbol" w:cs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0204070D"/>
    <w:multiLevelType w:val="hybridMultilevel"/>
    <w:tmpl w:val="3A6A5B3A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63550C3"/>
    <w:multiLevelType w:val="multilevel"/>
    <w:tmpl w:val="68948210"/>
    <w:lvl w:ilvl="0">
      <w:start w:val="1"/>
      <w:numFmt w:val="decimal"/>
      <w:suff w:val="space"/>
      <w:lvlText w:val="%1"/>
      <w:lvlJc w:val="left"/>
      <w:pPr>
        <w:ind w:left="2771" w:hanging="360"/>
      </w:pPr>
      <w:rPr>
        <w:rFonts w:hint="default"/>
      </w:rPr>
    </w:lvl>
    <w:lvl w:ilvl="1">
      <w:start w:val="1"/>
      <w:numFmt w:val="decimal"/>
      <w:pStyle w:val="jbTitre1-1"/>
      <w:suff w:val="space"/>
      <w:lvlText w:val="%1.%2"/>
      <w:lvlJc w:val="left"/>
      <w:pPr>
        <w:ind w:left="3131" w:hanging="360"/>
      </w:pPr>
      <w:rPr>
        <w:rFonts w:hint="default"/>
      </w:rPr>
    </w:lvl>
    <w:lvl w:ilvl="2">
      <w:start w:val="1"/>
      <w:numFmt w:val="decimal"/>
      <w:pStyle w:val="jbTitre1-1-1"/>
      <w:suff w:val="space"/>
      <w:lvlText w:val="%1.%2.%3"/>
      <w:lvlJc w:val="left"/>
      <w:pPr>
        <w:ind w:left="3196" w:hanging="360"/>
      </w:pPr>
      <w:rPr>
        <w:rFonts w:hint="default"/>
      </w:rPr>
    </w:lvl>
    <w:lvl w:ilvl="3">
      <w:start w:val="1"/>
      <w:numFmt w:val="decimal"/>
      <w:pStyle w:val="jbTitre1-1-1-1"/>
      <w:suff w:val="space"/>
      <w:lvlText w:val="%1.%2.%3.%4"/>
      <w:lvlJc w:val="left"/>
      <w:pPr>
        <w:ind w:left="1495" w:hanging="36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2771" w:hanging="360"/>
      </w:pPr>
      <w:rPr>
        <w:rFonts w:hint="default"/>
      </w:rPr>
    </w:lvl>
    <w:lvl w:ilvl="5">
      <w:start w:val="1"/>
      <w:numFmt w:val="decimal"/>
      <w:pStyle w:val="jbTitre1-1-1-1-1-1"/>
      <w:suff w:val="space"/>
      <w:lvlText w:val="%1.%2.%3.%4.%5.%6"/>
      <w:lvlJc w:val="left"/>
      <w:pPr>
        <w:ind w:left="4571" w:hanging="360"/>
      </w:pPr>
      <w:rPr>
        <w:rFonts w:hint="default"/>
      </w:rPr>
    </w:lvl>
    <w:lvl w:ilvl="6">
      <w:start w:val="1"/>
      <w:numFmt w:val="bullet"/>
      <w:lvlText w:val=""/>
      <w:lvlJc w:val="left"/>
      <w:pPr>
        <w:tabs>
          <w:tab w:val="num" w:pos="4931"/>
        </w:tabs>
        <w:ind w:left="4931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tabs>
          <w:tab w:val="num" w:pos="5291"/>
        </w:tabs>
        <w:ind w:left="5291" w:hanging="360"/>
      </w:pPr>
      <w:rPr>
        <w:rFonts w:ascii="Symbol" w:eastAsia="Times New Roman" w:hAnsi="Symbol" w:hint="default"/>
      </w:rPr>
    </w:lvl>
    <w:lvl w:ilvl="8">
      <w:start w:val="1"/>
      <w:numFmt w:val="bullet"/>
      <w:lvlText w:val=""/>
      <w:lvlJc w:val="left"/>
      <w:pPr>
        <w:tabs>
          <w:tab w:val="num" w:pos="5651"/>
        </w:tabs>
        <w:ind w:left="5651" w:hanging="360"/>
      </w:pPr>
      <w:rPr>
        <w:rFonts w:ascii="Symbol" w:eastAsia="Times New Roman" w:hAnsi="Symbol" w:hint="default"/>
      </w:rPr>
    </w:lvl>
  </w:abstractNum>
  <w:abstractNum w:abstractNumId="5">
    <w:nsid w:val="0AE65A18"/>
    <w:multiLevelType w:val="hybridMultilevel"/>
    <w:tmpl w:val="14A8DE0E"/>
    <w:lvl w:ilvl="0" w:tplc="0C070001">
      <w:start w:val="1"/>
      <w:numFmt w:val="bullet"/>
      <w:lvlText w:val=""/>
      <w:lvlJc w:val="left"/>
      <w:pPr>
        <w:tabs>
          <w:tab w:val="num" w:pos="2844"/>
        </w:tabs>
        <w:ind w:left="2844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3564"/>
        </w:tabs>
        <w:ind w:left="3564" w:hanging="360"/>
      </w:pPr>
      <w:rPr>
        <w:rFonts w:ascii="Courier New" w:hAnsi="Courier New" w:cs="Aria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4284"/>
        </w:tabs>
        <w:ind w:left="4284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5004"/>
        </w:tabs>
        <w:ind w:left="5004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5724"/>
        </w:tabs>
        <w:ind w:left="5724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6444"/>
        </w:tabs>
        <w:ind w:left="6444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7164"/>
        </w:tabs>
        <w:ind w:left="7164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7884"/>
        </w:tabs>
        <w:ind w:left="7884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8604"/>
        </w:tabs>
        <w:ind w:left="8604" w:hanging="360"/>
      </w:pPr>
      <w:rPr>
        <w:rFonts w:ascii="Wingdings" w:hAnsi="Wingdings" w:hint="default"/>
      </w:rPr>
    </w:lvl>
  </w:abstractNum>
  <w:abstractNum w:abstractNumId="6">
    <w:nsid w:val="0C582F91"/>
    <w:multiLevelType w:val="hybridMultilevel"/>
    <w:tmpl w:val="EECC9C2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0DAB1D04"/>
    <w:multiLevelType w:val="hybridMultilevel"/>
    <w:tmpl w:val="D6FAB938"/>
    <w:lvl w:ilvl="0" w:tplc="06E25AA4">
      <w:start w:val="1"/>
      <w:numFmt w:val="decimalZero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15C1D49"/>
    <w:multiLevelType w:val="hybridMultilevel"/>
    <w:tmpl w:val="C8BC9242"/>
    <w:lvl w:ilvl="0" w:tplc="D7FC9342">
      <w:start w:val="2010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Calibri" w:hAnsi="Symbol" w:cs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169E4E0B"/>
    <w:multiLevelType w:val="hybridMultilevel"/>
    <w:tmpl w:val="5BD6AA48"/>
    <w:lvl w:ilvl="0" w:tplc="F6A81A94">
      <w:start w:val="16"/>
      <w:numFmt w:val="bullet"/>
      <w:lvlText w:val=""/>
      <w:lvlJc w:val="left"/>
      <w:pPr>
        <w:tabs>
          <w:tab w:val="num" w:pos="840"/>
        </w:tabs>
        <w:ind w:left="840" w:hanging="360"/>
      </w:pPr>
      <w:rPr>
        <w:rFonts w:ascii="Symbol" w:eastAsia="Times New Roman" w:hAnsi="Symbol" w:cs="Arial" w:hint="default"/>
        <w:sz w:val="21"/>
      </w:rPr>
    </w:lvl>
    <w:lvl w:ilvl="1" w:tplc="0C070003" w:tentative="1">
      <w:start w:val="1"/>
      <w:numFmt w:val="bullet"/>
      <w:lvlText w:val="o"/>
      <w:lvlJc w:val="left"/>
      <w:pPr>
        <w:tabs>
          <w:tab w:val="num" w:pos="1560"/>
        </w:tabs>
        <w:ind w:left="156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280"/>
        </w:tabs>
        <w:ind w:left="228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3000"/>
        </w:tabs>
        <w:ind w:left="300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720"/>
        </w:tabs>
        <w:ind w:left="372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440"/>
        </w:tabs>
        <w:ind w:left="444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160"/>
        </w:tabs>
        <w:ind w:left="516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880"/>
        </w:tabs>
        <w:ind w:left="588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600"/>
        </w:tabs>
        <w:ind w:left="6600" w:hanging="360"/>
      </w:pPr>
      <w:rPr>
        <w:rFonts w:ascii="Wingdings" w:hAnsi="Wingdings" w:hint="default"/>
      </w:rPr>
    </w:lvl>
  </w:abstractNum>
  <w:abstractNum w:abstractNumId="10">
    <w:nsid w:val="17F078F0"/>
    <w:multiLevelType w:val="hybridMultilevel"/>
    <w:tmpl w:val="2DE0418C"/>
    <w:lvl w:ilvl="0" w:tplc="0C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9B15642"/>
    <w:multiLevelType w:val="hybridMultilevel"/>
    <w:tmpl w:val="28B62BE4"/>
    <w:lvl w:ilvl="0" w:tplc="0C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22345E1"/>
    <w:multiLevelType w:val="hybridMultilevel"/>
    <w:tmpl w:val="3FC02902"/>
    <w:lvl w:ilvl="0" w:tplc="AD182168">
      <w:start w:val="13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cs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>
    <w:nsid w:val="22427F72"/>
    <w:multiLevelType w:val="hybridMultilevel"/>
    <w:tmpl w:val="168A2A34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288B246A"/>
    <w:multiLevelType w:val="hybridMultilevel"/>
    <w:tmpl w:val="7884DBD2"/>
    <w:lvl w:ilvl="0" w:tplc="0C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C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>
    <w:nsid w:val="2A7A3D8F"/>
    <w:multiLevelType w:val="hybridMultilevel"/>
    <w:tmpl w:val="2BEECBCC"/>
    <w:lvl w:ilvl="0" w:tplc="165C1B2A">
      <w:start w:val="19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cs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>
    <w:nsid w:val="2C2E291B"/>
    <w:multiLevelType w:val="hybridMultilevel"/>
    <w:tmpl w:val="68889E20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>
    <w:nsid w:val="2DE2665C"/>
    <w:multiLevelType w:val="multilevel"/>
    <w:tmpl w:val="0F72DEC2"/>
    <w:lvl w:ilvl="0">
      <w:start w:val="1"/>
      <w:numFmt w:val="decimal"/>
      <w:suff w:val="space"/>
      <w:lvlText w:val="Table 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pStyle w:val="jbTitre1-1-1-1-1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8">
    <w:nsid w:val="37CB2C63"/>
    <w:multiLevelType w:val="hybridMultilevel"/>
    <w:tmpl w:val="8A9C2DDE"/>
    <w:lvl w:ilvl="0" w:tplc="0C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ED0708A"/>
    <w:multiLevelType w:val="hybridMultilevel"/>
    <w:tmpl w:val="602E2F56"/>
    <w:lvl w:ilvl="0" w:tplc="0C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>
    <w:nsid w:val="42421838"/>
    <w:multiLevelType w:val="hybridMultilevel"/>
    <w:tmpl w:val="BD9A4AAE"/>
    <w:lvl w:ilvl="0" w:tplc="165C1B2A">
      <w:start w:val="5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cs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>
    <w:nsid w:val="45545C92"/>
    <w:multiLevelType w:val="hybridMultilevel"/>
    <w:tmpl w:val="646E4E9C"/>
    <w:lvl w:ilvl="0" w:tplc="0C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Symbo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Symbo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Symbo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>
    <w:nsid w:val="47E67E7C"/>
    <w:multiLevelType w:val="multilevel"/>
    <w:tmpl w:val="60CCEE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>
    <w:nsid w:val="47EC7DB5"/>
    <w:multiLevelType w:val="hybridMultilevel"/>
    <w:tmpl w:val="6D96750A"/>
    <w:lvl w:ilvl="0" w:tplc="0C070001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cs="Times New Roman" w:hint="default"/>
      </w:rPr>
    </w:lvl>
    <w:lvl w:ilvl="1" w:tplc="FDE4C054"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eastAsia="Times New Roman" w:hAnsi="Times New Roman" w:cs="Times New Roman" w:hint="default"/>
      </w:rPr>
    </w:lvl>
    <w:lvl w:ilvl="2" w:tplc="95B85DDA">
      <w:start w:val="26"/>
      <w:numFmt w:val="bullet"/>
      <w:lvlText w:val=""/>
      <w:lvlJc w:val="left"/>
      <w:pPr>
        <w:tabs>
          <w:tab w:val="num" w:pos="2550"/>
        </w:tabs>
        <w:ind w:left="2550" w:hanging="750"/>
      </w:pPr>
      <w:rPr>
        <w:rFonts w:ascii="Symbol" w:eastAsia="Times New Roman" w:hAnsi="Symbol" w:cs="Times New Roman" w:hint="default"/>
        <w:b/>
      </w:rPr>
    </w:lvl>
    <w:lvl w:ilvl="3" w:tplc="0C07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>
    <w:nsid w:val="54D112CE"/>
    <w:multiLevelType w:val="hybridMultilevel"/>
    <w:tmpl w:val="73865062"/>
    <w:lvl w:ilvl="0" w:tplc="165C1B2A">
      <w:start w:val="15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cs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>
    <w:nsid w:val="5E6F0C33"/>
    <w:multiLevelType w:val="hybridMultilevel"/>
    <w:tmpl w:val="096AAAD8"/>
    <w:lvl w:ilvl="0" w:tplc="4B06A940">
      <w:start w:val="87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cs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>
    <w:nsid w:val="62D12CCF"/>
    <w:multiLevelType w:val="hybridMultilevel"/>
    <w:tmpl w:val="8FFE7CE2"/>
    <w:lvl w:ilvl="0" w:tplc="0C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7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C07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C07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7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C07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C07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7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C07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7">
    <w:nsid w:val="64427D06"/>
    <w:multiLevelType w:val="hybridMultilevel"/>
    <w:tmpl w:val="5E5416E6"/>
    <w:lvl w:ilvl="0" w:tplc="0C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165C1B2A">
      <w:start w:val="5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eastAsia="Times New Roman" w:hAnsi="Symbol" w:cs="Symbol" w:hint="default"/>
      </w:rPr>
    </w:lvl>
    <w:lvl w:ilvl="2" w:tplc="0C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>
    <w:nsid w:val="655F4B7D"/>
    <w:multiLevelType w:val="hybridMultilevel"/>
    <w:tmpl w:val="9266F426"/>
    <w:lvl w:ilvl="0" w:tplc="4B06A940">
      <w:start w:val="1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cs="Symbol" w:hint="default"/>
      </w:rPr>
    </w:lvl>
    <w:lvl w:ilvl="1" w:tplc="C3FE5C7A">
      <w:start w:val="5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Arial" w:eastAsia="Times New Roman" w:hAnsi="Arial" w:cs="Symbol" w:hint="default"/>
        <w:b w:val="0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>
    <w:nsid w:val="6BED4412"/>
    <w:multiLevelType w:val="hybridMultilevel"/>
    <w:tmpl w:val="EADE0706"/>
    <w:lvl w:ilvl="0" w:tplc="80E0B2B8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>
    <w:nsid w:val="7B900696"/>
    <w:multiLevelType w:val="hybridMultilevel"/>
    <w:tmpl w:val="6BCAAB52"/>
    <w:lvl w:ilvl="0" w:tplc="0C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7DE33842"/>
    <w:multiLevelType w:val="hybridMultilevel"/>
    <w:tmpl w:val="45121FC6"/>
    <w:lvl w:ilvl="0" w:tplc="0C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  <w:lvlOverride w:ilvl="0">
      <w:lvl w:ilvl="0">
        <w:numFmt w:val="bullet"/>
        <w:pStyle w:val="jbTableau"/>
        <w:lvlText w:val=""/>
        <w:legacy w:legacy="1" w:legacySpace="0" w:legacyIndent="360"/>
        <w:lvlJc w:val="left"/>
        <w:pPr>
          <w:ind w:left="360" w:hanging="360"/>
        </w:pPr>
        <w:rPr>
          <w:rFonts w:ascii="Symbol" w:hAnsi="Symbol" w:hint="default"/>
        </w:rPr>
      </w:lvl>
    </w:lvlOverride>
  </w:num>
  <w:num w:numId="2">
    <w:abstractNumId w:val="0"/>
  </w:num>
  <w:num w:numId="3">
    <w:abstractNumId w:val="17"/>
  </w:num>
  <w:num w:numId="4">
    <w:abstractNumId w:val="4"/>
  </w:num>
  <w:num w:numId="5">
    <w:abstractNumId w:val="25"/>
  </w:num>
  <w:num w:numId="6">
    <w:abstractNumId w:val="28"/>
  </w:num>
  <w:num w:numId="7">
    <w:abstractNumId w:val="23"/>
  </w:num>
  <w:num w:numId="8">
    <w:abstractNumId w:val="5"/>
  </w:num>
  <w:num w:numId="9">
    <w:abstractNumId w:val="12"/>
  </w:num>
  <w:num w:numId="10">
    <w:abstractNumId w:val="2"/>
  </w:num>
  <w:num w:numId="11">
    <w:abstractNumId w:val="8"/>
  </w:num>
  <w:num w:numId="12">
    <w:abstractNumId w:val="16"/>
  </w:num>
  <w:num w:numId="13">
    <w:abstractNumId w:val="29"/>
  </w:num>
  <w:num w:numId="14">
    <w:abstractNumId w:val="21"/>
  </w:num>
  <w:num w:numId="15">
    <w:abstractNumId w:val="22"/>
  </w:num>
  <w:num w:numId="16">
    <w:abstractNumId w:val="24"/>
  </w:num>
  <w:num w:numId="17">
    <w:abstractNumId w:val="15"/>
  </w:num>
  <w:num w:numId="18">
    <w:abstractNumId w:val="20"/>
  </w:num>
  <w:num w:numId="19">
    <w:abstractNumId w:val="19"/>
  </w:num>
  <w:num w:numId="20">
    <w:abstractNumId w:val="14"/>
  </w:num>
  <w:num w:numId="21">
    <w:abstractNumId w:val="27"/>
  </w:num>
  <w:num w:numId="22">
    <w:abstractNumId w:val="2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9"/>
  </w:num>
  <w:num w:numId="24">
    <w:abstractNumId w:val="3"/>
  </w:num>
  <w:num w:numId="25">
    <w:abstractNumId w:val="13"/>
  </w:num>
  <w:num w:numId="26">
    <w:abstractNumId w:val="6"/>
  </w:num>
  <w:num w:numId="27">
    <w:abstractNumId w:val="18"/>
  </w:num>
  <w:num w:numId="28">
    <w:abstractNumId w:val="31"/>
  </w:num>
  <w:num w:numId="29">
    <w:abstractNumId w:val="11"/>
  </w:num>
  <w:num w:numId="30">
    <w:abstractNumId w:val="10"/>
  </w:num>
  <w:num w:numId="31">
    <w:abstractNumId w:val="30"/>
  </w:num>
  <w:num w:numId="32">
    <w:abstractNumId w:val="7"/>
  </w:num>
  <w:numIdMacAtCleanup w:val="8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Daniel Doberer">
    <w15:presenceInfo w15:providerId="Windows Live" w15:userId="14acdcdbd5d934d5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 w:grammar="clean"/>
  <w:trackRevisions/>
  <w:doNotTrackFormatting/>
  <w:defaultTabStop w:val="708"/>
  <w:hyphenationZone w:val="425"/>
  <w:drawingGridHorizontalSpacing w:val="120"/>
  <w:displayHorizontalDrawingGridEvery w:val="2"/>
  <w:characterSpacingControl w:val="doNotCompress"/>
  <w:savePreviewPicture/>
  <w:hdrShapeDefaults>
    <o:shapedefaults v:ext="edit" spidmax="8194"/>
  </w:hdrShapeDefaults>
  <w:footnotePr>
    <w:pos w:val="beneathText"/>
    <w:footnote w:id="-1"/>
    <w:footnote w:id="0"/>
  </w:footnotePr>
  <w:endnotePr>
    <w:numFmt w:val="decimal"/>
    <w:endnote w:id="-1"/>
    <w:endnote w:id="0"/>
  </w:endnotePr>
  <w:compat/>
  <w:rsids>
    <w:rsidRoot w:val="00C65899"/>
    <w:rsid w:val="00000B14"/>
    <w:rsid w:val="000058CF"/>
    <w:rsid w:val="00005AAF"/>
    <w:rsid w:val="00006580"/>
    <w:rsid w:val="00007AEA"/>
    <w:rsid w:val="00011E00"/>
    <w:rsid w:val="00012762"/>
    <w:rsid w:val="000127BA"/>
    <w:rsid w:val="00012A8C"/>
    <w:rsid w:val="0001309F"/>
    <w:rsid w:val="00013A7A"/>
    <w:rsid w:val="00014FEC"/>
    <w:rsid w:val="00015D2A"/>
    <w:rsid w:val="000169DC"/>
    <w:rsid w:val="00020008"/>
    <w:rsid w:val="00020009"/>
    <w:rsid w:val="00020FB8"/>
    <w:rsid w:val="00025735"/>
    <w:rsid w:val="000260EC"/>
    <w:rsid w:val="000263D8"/>
    <w:rsid w:val="000269F1"/>
    <w:rsid w:val="00030251"/>
    <w:rsid w:val="00031AC1"/>
    <w:rsid w:val="000328DB"/>
    <w:rsid w:val="00033643"/>
    <w:rsid w:val="00034A18"/>
    <w:rsid w:val="00037364"/>
    <w:rsid w:val="00037E20"/>
    <w:rsid w:val="0004004A"/>
    <w:rsid w:val="00042B2D"/>
    <w:rsid w:val="00044950"/>
    <w:rsid w:val="00046120"/>
    <w:rsid w:val="000478D8"/>
    <w:rsid w:val="000504A8"/>
    <w:rsid w:val="00050DA8"/>
    <w:rsid w:val="00050F83"/>
    <w:rsid w:val="00052EBD"/>
    <w:rsid w:val="00054044"/>
    <w:rsid w:val="0005508B"/>
    <w:rsid w:val="00055D00"/>
    <w:rsid w:val="0005776E"/>
    <w:rsid w:val="00057802"/>
    <w:rsid w:val="0006077F"/>
    <w:rsid w:val="0006093A"/>
    <w:rsid w:val="00060FBE"/>
    <w:rsid w:val="00060FE3"/>
    <w:rsid w:val="000616B4"/>
    <w:rsid w:val="00061C63"/>
    <w:rsid w:val="00063720"/>
    <w:rsid w:val="00063B04"/>
    <w:rsid w:val="0006413F"/>
    <w:rsid w:val="00064AF0"/>
    <w:rsid w:val="000654DB"/>
    <w:rsid w:val="00066753"/>
    <w:rsid w:val="000667AA"/>
    <w:rsid w:val="00066F55"/>
    <w:rsid w:val="000677A6"/>
    <w:rsid w:val="000704A7"/>
    <w:rsid w:val="00070603"/>
    <w:rsid w:val="00072025"/>
    <w:rsid w:val="000725EC"/>
    <w:rsid w:val="000728A3"/>
    <w:rsid w:val="000728EE"/>
    <w:rsid w:val="00072995"/>
    <w:rsid w:val="00073822"/>
    <w:rsid w:val="00075C14"/>
    <w:rsid w:val="00075D81"/>
    <w:rsid w:val="00075F4D"/>
    <w:rsid w:val="0007704D"/>
    <w:rsid w:val="00077F5C"/>
    <w:rsid w:val="00081CCE"/>
    <w:rsid w:val="00082FE1"/>
    <w:rsid w:val="00083452"/>
    <w:rsid w:val="00083F66"/>
    <w:rsid w:val="00084379"/>
    <w:rsid w:val="00084838"/>
    <w:rsid w:val="00085026"/>
    <w:rsid w:val="00086415"/>
    <w:rsid w:val="0008791D"/>
    <w:rsid w:val="000910FE"/>
    <w:rsid w:val="000912E6"/>
    <w:rsid w:val="00091A32"/>
    <w:rsid w:val="0009371D"/>
    <w:rsid w:val="00093F4E"/>
    <w:rsid w:val="00095850"/>
    <w:rsid w:val="000A0539"/>
    <w:rsid w:val="000A1ABC"/>
    <w:rsid w:val="000A4238"/>
    <w:rsid w:val="000A56D3"/>
    <w:rsid w:val="000A58B3"/>
    <w:rsid w:val="000A597A"/>
    <w:rsid w:val="000A6166"/>
    <w:rsid w:val="000A63B5"/>
    <w:rsid w:val="000A73C0"/>
    <w:rsid w:val="000A760C"/>
    <w:rsid w:val="000A76E6"/>
    <w:rsid w:val="000A7D74"/>
    <w:rsid w:val="000B0461"/>
    <w:rsid w:val="000B1677"/>
    <w:rsid w:val="000B29DD"/>
    <w:rsid w:val="000B322C"/>
    <w:rsid w:val="000B3F2C"/>
    <w:rsid w:val="000B5412"/>
    <w:rsid w:val="000B5835"/>
    <w:rsid w:val="000C05C0"/>
    <w:rsid w:val="000C0951"/>
    <w:rsid w:val="000C1136"/>
    <w:rsid w:val="000C43AF"/>
    <w:rsid w:val="000C4895"/>
    <w:rsid w:val="000C56AC"/>
    <w:rsid w:val="000C5AAA"/>
    <w:rsid w:val="000C657A"/>
    <w:rsid w:val="000C6738"/>
    <w:rsid w:val="000C6A76"/>
    <w:rsid w:val="000C715A"/>
    <w:rsid w:val="000C79E2"/>
    <w:rsid w:val="000D0B4B"/>
    <w:rsid w:val="000D2754"/>
    <w:rsid w:val="000D284E"/>
    <w:rsid w:val="000D2C35"/>
    <w:rsid w:val="000D3DE1"/>
    <w:rsid w:val="000D56F0"/>
    <w:rsid w:val="000E1416"/>
    <w:rsid w:val="000E2F7F"/>
    <w:rsid w:val="000E3774"/>
    <w:rsid w:val="000E45B6"/>
    <w:rsid w:val="000E5532"/>
    <w:rsid w:val="000E55AA"/>
    <w:rsid w:val="000E69AD"/>
    <w:rsid w:val="000F0B95"/>
    <w:rsid w:val="000F39BB"/>
    <w:rsid w:val="000F4F3B"/>
    <w:rsid w:val="000F5402"/>
    <w:rsid w:val="0010052E"/>
    <w:rsid w:val="001029E2"/>
    <w:rsid w:val="00102FFB"/>
    <w:rsid w:val="00103DD2"/>
    <w:rsid w:val="00104AAC"/>
    <w:rsid w:val="0011115E"/>
    <w:rsid w:val="00112019"/>
    <w:rsid w:val="0011591C"/>
    <w:rsid w:val="001161AE"/>
    <w:rsid w:val="00116230"/>
    <w:rsid w:val="00120819"/>
    <w:rsid w:val="00120B3E"/>
    <w:rsid w:val="0012102A"/>
    <w:rsid w:val="00121996"/>
    <w:rsid w:val="00121B20"/>
    <w:rsid w:val="00121C2C"/>
    <w:rsid w:val="00125891"/>
    <w:rsid w:val="00126CE4"/>
    <w:rsid w:val="00131263"/>
    <w:rsid w:val="001314B1"/>
    <w:rsid w:val="001334FB"/>
    <w:rsid w:val="00134B58"/>
    <w:rsid w:val="00137C2F"/>
    <w:rsid w:val="001421A6"/>
    <w:rsid w:val="00142719"/>
    <w:rsid w:val="001431F0"/>
    <w:rsid w:val="00143D63"/>
    <w:rsid w:val="00143D8D"/>
    <w:rsid w:val="00147278"/>
    <w:rsid w:val="00147B85"/>
    <w:rsid w:val="001512B3"/>
    <w:rsid w:val="00151F22"/>
    <w:rsid w:val="00152866"/>
    <w:rsid w:val="001536BF"/>
    <w:rsid w:val="00153B9E"/>
    <w:rsid w:val="00155125"/>
    <w:rsid w:val="00156E0B"/>
    <w:rsid w:val="00160769"/>
    <w:rsid w:val="001608F9"/>
    <w:rsid w:val="00161353"/>
    <w:rsid w:val="00162846"/>
    <w:rsid w:val="001638D8"/>
    <w:rsid w:val="00167C7A"/>
    <w:rsid w:val="00170D83"/>
    <w:rsid w:val="00172DCB"/>
    <w:rsid w:val="001736EC"/>
    <w:rsid w:val="00176230"/>
    <w:rsid w:val="0017689A"/>
    <w:rsid w:val="00177D60"/>
    <w:rsid w:val="001805E4"/>
    <w:rsid w:val="00182AA5"/>
    <w:rsid w:val="00183B3E"/>
    <w:rsid w:val="00183D14"/>
    <w:rsid w:val="001840D9"/>
    <w:rsid w:val="001851AC"/>
    <w:rsid w:val="00185442"/>
    <w:rsid w:val="00186EB3"/>
    <w:rsid w:val="00187AB7"/>
    <w:rsid w:val="0019068D"/>
    <w:rsid w:val="00190CB7"/>
    <w:rsid w:val="0019313C"/>
    <w:rsid w:val="00193697"/>
    <w:rsid w:val="001956B6"/>
    <w:rsid w:val="001956CD"/>
    <w:rsid w:val="00195A5F"/>
    <w:rsid w:val="00195F42"/>
    <w:rsid w:val="00197145"/>
    <w:rsid w:val="00197DCE"/>
    <w:rsid w:val="001A0EC4"/>
    <w:rsid w:val="001A0F31"/>
    <w:rsid w:val="001A1562"/>
    <w:rsid w:val="001A1C9B"/>
    <w:rsid w:val="001A1FA8"/>
    <w:rsid w:val="001A2898"/>
    <w:rsid w:val="001A3D16"/>
    <w:rsid w:val="001A4356"/>
    <w:rsid w:val="001A4839"/>
    <w:rsid w:val="001A5A0E"/>
    <w:rsid w:val="001A641D"/>
    <w:rsid w:val="001A7B1F"/>
    <w:rsid w:val="001A7B75"/>
    <w:rsid w:val="001B0A13"/>
    <w:rsid w:val="001B1452"/>
    <w:rsid w:val="001B3715"/>
    <w:rsid w:val="001B6C42"/>
    <w:rsid w:val="001C1192"/>
    <w:rsid w:val="001C160D"/>
    <w:rsid w:val="001C5EAE"/>
    <w:rsid w:val="001C7D49"/>
    <w:rsid w:val="001D0FAF"/>
    <w:rsid w:val="001D3D5D"/>
    <w:rsid w:val="001D4C04"/>
    <w:rsid w:val="001D4D31"/>
    <w:rsid w:val="001D5998"/>
    <w:rsid w:val="001D72FF"/>
    <w:rsid w:val="001D7DC5"/>
    <w:rsid w:val="001D7E15"/>
    <w:rsid w:val="001E1CA9"/>
    <w:rsid w:val="001E27C9"/>
    <w:rsid w:val="001E6C00"/>
    <w:rsid w:val="001E6C4B"/>
    <w:rsid w:val="001E76CB"/>
    <w:rsid w:val="001F28C5"/>
    <w:rsid w:val="001F2CF1"/>
    <w:rsid w:val="001F441D"/>
    <w:rsid w:val="001F7EA2"/>
    <w:rsid w:val="00200FC0"/>
    <w:rsid w:val="0020104F"/>
    <w:rsid w:val="00202C98"/>
    <w:rsid w:val="00203A55"/>
    <w:rsid w:val="002040E7"/>
    <w:rsid w:val="002047CC"/>
    <w:rsid w:val="00204B1D"/>
    <w:rsid w:val="00207893"/>
    <w:rsid w:val="00211BCC"/>
    <w:rsid w:val="0021443C"/>
    <w:rsid w:val="002149C6"/>
    <w:rsid w:val="00214E26"/>
    <w:rsid w:val="00216242"/>
    <w:rsid w:val="00217625"/>
    <w:rsid w:val="002202FD"/>
    <w:rsid w:val="00220CAB"/>
    <w:rsid w:val="002219B1"/>
    <w:rsid w:val="00221EBF"/>
    <w:rsid w:val="00222C8A"/>
    <w:rsid w:val="00222EB8"/>
    <w:rsid w:val="00225952"/>
    <w:rsid w:val="0022717C"/>
    <w:rsid w:val="00230215"/>
    <w:rsid w:val="00230CE1"/>
    <w:rsid w:val="00233333"/>
    <w:rsid w:val="00237BED"/>
    <w:rsid w:val="00241FC1"/>
    <w:rsid w:val="00242722"/>
    <w:rsid w:val="00242B8B"/>
    <w:rsid w:val="00242C56"/>
    <w:rsid w:val="0024342C"/>
    <w:rsid w:val="002504AF"/>
    <w:rsid w:val="00252A7E"/>
    <w:rsid w:val="00252E92"/>
    <w:rsid w:val="00253561"/>
    <w:rsid w:val="00254ADA"/>
    <w:rsid w:val="00255BA7"/>
    <w:rsid w:val="00257B65"/>
    <w:rsid w:val="00257D94"/>
    <w:rsid w:val="00261AF0"/>
    <w:rsid w:val="00263AD9"/>
    <w:rsid w:val="00263E29"/>
    <w:rsid w:val="002641A7"/>
    <w:rsid w:val="00264A02"/>
    <w:rsid w:val="00265607"/>
    <w:rsid w:val="00265630"/>
    <w:rsid w:val="002670A9"/>
    <w:rsid w:val="00270547"/>
    <w:rsid w:val="0027151E"/>
    <w:rsid w:val="0027251D"/>
    <w:rsid w:val="0027291D"/>
    <w:rsid w:val="00272EEA"/>
    <w:rsid w:val="00273ED6"/>
    <w:rsid w:val="00274335"/>
    <w:rsid w:val="0027444A"/>
    <w:rsid w:val="0027471F"/>
    <w:rsid w:val="00274FBA"/>
    <w:rsid w:val="002756A0"/>
    <w:rsid w:val="0027573C"/>
    <w:rsid w:val="00275796"/>
    <w:rsid w:val="00280964"/>
    <w:rsid w:val="00281A20"/>
    <w:rsid w:val="00283314"/>
    <w:rsid w:val="00284B42"/>
    <w:rsid w:val="00285A72"/>
    <w:rsid w:val="00286BF7"/>
    <w:rsid w:val="00290C5B"/>
    <w:rsid w:val="00291FFA"/>
    <w:rsid w:val="0029416A"/>
    <w:rsid w:val="002952C4"/>
    <w:rsid w:val="00295E82"/>
    <w:rsid w:val="00296ABA"/>
    <w:rsid w:val="00296CEA"/>
    <w:rsid w:val="00297A59"/>
    <w:rsid w:val="00297E83"/>
    <w:rsid w:val="002A0BF3"/>
    <w:rsid w:val="002A221C"/>
    <w:rsid w:val="002A2995"/>
    <w:rsid w:val="002A4201"/>
    <w:rsid w:val="002A4621"/>
    <w:rsid w:val="002A510C"/>
    <w:rsid w:val="002A5880"/>
    <w:rsid w:val="002A62D3"/>
    <w:rsid w:val="002A6DA3"/>
    <w:rsid w:val="002A7173"/>
    <w:rsid w:val="002B027E"/>
    <w:rsid w:val="002B0ECE"/>
    <w:rsid w:val="002B1A4F"/>
    <w:rsid w:val="002B2300"/>
    <w:rsid w:val="002B235A"/>
    <w:rsid w:val="002B4B52"/>
    <w:rsid w:val="002B4F33"/>
    <w:rsid w:val="002B5CB4"/>
    <w:rsid w:val="002B7B8E"/>
    <w:rsid w:val="002C0124"/>
    <w:rsid w:val="002C04F9"/>
    <w:rsid w:val="002C0BBD"/>
    <w:rsid w:val="002C0E4A"/>
    <w:rsid w:val="002C1DED"/>
    <w:rsid w:val="002C30B9"/>
    <w:rsid w:val="002C33FF"/>
    <w:rsid w:val="002C357E"/>
    <w:rsid w:val="002C399C"/>
    <w:rsid w:val="002C3D3E"/>
    <w:rsid w:val="002C3FD5"/>
    <w:rsid w:val="002C448B"/>
    <w:rsid w:val="002C48F8"/>
    <w:rsid w:val="002C5E04"/>
    <w:rsid w:val="002C73D9"/>
    <w:rsid w:val="002C7DDE"/>
    <w:rsid w:val="002C7E49"/>
    <w:rsid w:val="002D034C"/>
    <w:rsid w:val="002D0392"/>
    <w:rsid w:val="002D1412"/>
    <w:rsid w:val="002D2894"/>
    <w:rsid w:val="002D3F15"/>
    <w:rsid w:val="002D6B24"/>
    <w:rsid w:val="002D734E"/>
    <w:rsid w:val="002E0D52"/>
    <w:rsid w:val="002E361A"/>
    <w:rsid w:val="002E3A8B"/>
    <w:rsid w:val="002E441C"/>
    <w:rsid w:val="002E4737"/>
    <w:rsid w:val="002E4B2B"/>
    <w:rsid w:val="002E55A1"/>
    <w:rsid w:val="002E6AF4"/>
    <w:rsid w:val="002E705D"/>
    <w:rsid w:val="002E756F"/>
    <w:rsid w:val="002E78D6"/>
    <w:rsid w:val="002E78FA"/>
    <w:rsid w:val="002F0177"/>
    <w:rsid w:val="002F0469"/>
    <w:rsid w:val="002F062C"/>
    <w:rsid w:val="002F1817"/>
    <w:rsid w:val="002F3518"/>
    <w:rsid w:val="002F3E70"/>
    <w:rsid w:val="002F4579"/>
    <w:rsid w:val="002F478E"/>
    <w:rsid w:val="002F59AE"/>
    <w:rsid w:val="002F5CC1"/>
    <w:rsid w:val="00302FC9"/>
    <w:rsid w:val="00303936"/>
    <w:rsid w:val="00304A81"/>
    <w:rsid w:val="003103FC"/>
    <w:rsid w:val="003117C3"/>
    <w:rsid w:val="00313172"/>
    <w:rsid w:val="00314BA2"/>
    <w:rsid w:val="00316999"/>
    <w:rsid w:val="00317E52"/>
    <w:rsid w:val="00320598"/>
    <w:rsid w:val="003220D8"/>
    <w:rsid w:val="003228DC"/>
    <w:rsid w:val="003249F9"/>
    <w:rsid w:val="00324DB1"/>
    <w:rsid w:val="003250DF"/>
    <w:rsid w:val="00325BAB"/>
    <w:rsid w:val="00330FB2"/>
    <w:rsid w:val="00331399"/>
    <w:rsid w:val="00331A51"/>
    <w:rsid w:val="00333E90"/>
    <w:rsid w:val="0033453D"/>
    <w:rsid w:val="00335208"/>
    <w:rsid w:val="0033536F"/>
    <w:rsid w:val="0033747C"/>
    <w:rsid w:val="0034110A"/>
    <w:rsid w:val="0034128E"/>
    <w:rsid w:val="00341DCB"/>
    <w:rsid w:val="003424AE"/>
    <w:rsid w:val="00342E36"/>
    <w:rsid w:val="00343142"/>
    <w:rsid w:val="00345C1E"/>
    <w:rsid w:val="00345C99"/>
    <w:rsid w:val="003503FE"/>
    <w:rsid w:val="00350F9C"/>
    <w:rsid w:val="0035444D"/>
    <w:rsid w:val="003560C3"/>
    <w:rsid w:val="00356112"/>
    <w:rsid w:val="0035712D"/>
    <w:rsid w:val="003606D6"/>
    <w:rsid w:val="00360A3C"/>
    <w:rsid w:val="003614E8"/>
    <w:rsid w:val="00361F92"/>
    <w:rsid w:val="00362E61"/>
    <w:rsid w:val="00362EFF"/>
    <w:rsid w:val="00362FE8"/>
    <w:rsid w:val="0036352E"/>
    <w:rsid w:val="003637CF"/>
    <w:rsid w:val="00364B49"/>
    <w:rsid w:val="0036521B"/>
    <w:rsid w:val="003675FF"/>
    <w:rsid w:val="00367BA5"/>
    <w:rsid w:val="0037032A"/>
    <w:rsid w:val="0037376D"/>
    <w:rsid w:val="00375385"/>
    <w:rsid w:val="0037599D"/>
    <w:rsid w:val="00376347"/>
    <w:rsid w:val="00380886"/>
    <w:rsid w:val="00381102"/>
    <w:rsid w:val="00382498"/>
    <w:rsid w:val="00382DB2"/>
    <w:rsid w:val="00383560"/>
    <w:rsid w:val="00384AC0"/>
    <w:rsid w:val="0038503F"/>
    <w:rsid w:val="00385B88"/>
    <w:rsid w:val="00387E75"/>
    <w:rsid w:val="00390E5E"/>
    <w:rsid w:val="00391760"/>
    <w:rsid w:val="00391AF8"/>
    <w:rsid w:val="00391FCC"/>
    <w:rsid w:val="003926F0"/>
    <w:rsid w:val="00392DB9"/>
    <w:rsid w:val="00393A88"/>
    <w:rsid w:val="00395308"/>
    <w:rsid w:val="0039593B"/>
    <w:rsid w:val="00396702"/>
    <w:rsid w:val="003970A0"/>
    <w:rsid w:val="003975D2"/>
    <w:rsid w:val="0039796A"/>
    <w:rsid w:val="003A14D6"/>
    <w:rsid w:val="003A2CE7"/>
    <w:rsid w:val="003A2E63"/>
    <w:rsid w:val="003A3EEA"/>
    <w:rsid w:val="003A4221"/>
    <w:rsid w:val="003A4B4E"/>
    <w:rsid w:val="003A4EE7"/>
    <w:rsid w:val="003A5050"/>
    <w:rsid w:val="003A5FFD"/>
    <w:rsid w:val="003A7CED"/>
    <w:rsid w:val="003B00AD"/>
    <w:rsid w:val="003B29CE"/>
    <w:rsid w:val="003B2E1F"/>
    <w:rsid w:val="003B31E3"/>
    <w:rsid w:val="003B42FA"/>
    <w:rsid w:val="003B5921"/>
    <w:rsid w:val="003B63F5"/>
    <w:rsid w:val="003B6659"/>
    <w:rsid w:val="003B6C88"/>
    <w:rsid w:val="003C0140"/>
    <w:rsid w:val="003C09F2"/>
    <w:rsid w:val="003C0E63"/>
    <w:rsid w:val="003C12D8"/>
    <w:rsid w:val="003C5AC2"/>
    <w:rsid w:val="003C6570"/>
    <w:rsid w:val="003C7779"/>
    <w:rsid w:val="003D01BF"/>
    <w:rsid w:val="003D13F0"/>
    <w:rsid w:val="003D1B33"/>
    <w:rsid w:val="003D1FCE"/>
    <w:rsid w:val="003D2346"/>
    <w:rsid w:val="003D2623"/>
    <w:rsid w:val="003D2701"/>
    <w:rsid w:val="003D5627"/>
    <w:rsid w:val="003D6559"/>
    <w:rsid w:val="003E05BA"/>
    <w:rsid w:val="003E2A11"/>
    <w:rsid w:val="003E2F95"/>
    <w:rsid w:val="003E4EB6"/>
    <w:rsid w:val="003E5023"/>
    <w:rsid w:val="003E671F"/>
    <w:rsid w:val="003E6E6E"/>
    <w:rsid w:val="003E78E8"/>
    <w:rsid w:val="003F01A3"/>
    <w:rsid w:val="003F0435"/>
    <w:rsid w:val="003F1190"/>
    <w:rsid w:val="003F11F3"/>
    <w:rsid w:val="003F1B6C"/>
    <w:rsid w:val="003F3FD8"/>
    <w:rsid w:val="003F5E6A"/>
    <w:rsid w:val="003F7722"/>
    <w:rsid w:val="00400285"/>
    <w:rsid w:val="004010FE"/>
    <w:rsid w:val="00401B0A"/>
    <w:rsid w:val="004025B2"/>
    <w:rsid w:val="00403354"/>
    <w:rsid w:val="00404136"/>
    <w:rsid w:val="00405805"/>
    <w:rsid w:val="004059B4"/>
    <w:rsid w:val="00406D69"/>
    <w:rsid w:val="00407061"/>
    <w:rsid w:val="00410F4B"/>
    <w:rsid w:val="00411348"/>
    <w:rsid w:val="00411F20"/>
    <w:rsid w:val="00412467"/>
    <w:rsid w:val="0041326B"/>
    <w:rsid w:val="00413B1C"/>
    <w:rsid w:val="00414BBA"/>
    <w:rsid w:val="00414D9B"/>
    <w:rsid w:val="004163AC"/>
    <w:rsid w:val="004169CD"/>
    <w:rsid w:val="004177EE"/>
    <w:rsid w:val="00420316"/>
    <w:rsid w:val="00421AAB"/>
    <w:rsid w:val="00421BAE"/>
    <w:rsid w:val="00422BCF"/>
    <w:rsid w:val="00424B37"/>
    <w:rsid w:val="00424EFB"/>
    <w:rsid w:val="004257D8"/>
    <w:rsid w:val="004266F4"/>
    <w:rsid w:val="0042685F"/>
    <w:rsid w:val="00427620"/>
    <w:rsid w:val="004279F8"/>
    <w:rsid w:val="0043077E"/>
    <w:rsid w:val="0043299D"/>
    <w:rsid w:val="00432CB9"/>
    <w:rsid w:val="00432F4E"/>
    <w:rsid w:val="0043312D"/>
    <w:rsid w:val="004359D5"/>
    <w:rsid w:val="004406F5"/>
    <w:rsid w:val="00441DF2"/>
    <w:rsid w:val="00442AD3"/>
    <w:rsid w:val="00445493"/>
    <w:rsid w:val="004463DE"/>
    <w:rsid w:val="0044667E"/>
    <w:rsid w:val="00446C62"/>
    <w:rsid w:val="004502EF"/>
    <w:rsid w:val="00450BC4"/>
    <w:rsid w:val="00450CAC"/>
    <w:rsid w:val="004518B9"/>
    <w:rsid w:val="004560B1"/>
    <w:rsid w:val="004563D2"/>
    <w:rsid w:val="00460EC4"/>
    <w:rsid w:val="0046138D"/>
    <w:rsid w:val="004630CE"/>
    <w:rsid w:val="00463314"/>
    <w:rsid w:val="00463B7D"/>
    <w:rsid w:val="00464424"/>
    <w:rsid w:val="00465E38"/>
    <w:rsid w:val="00470AB3"/>
    <w:rsid w:val="00470F64"/>
    <w:rsid w:val="00471E09"/>
    <w:rsid w:val="0047283D"/>
    <w:rsid w:val="00472949"/>
    <w:rsid w:val="00472B73"/>
    <w:rsid w:val="00473B98"/>
    <w:rsid w:val="004741BD"/>
    <w:rsid w:val="00474F00"/>
    <w:rsid w:val="00475635"/>
    <w:rsid w:val="00475ABF"/>
    <w:rsid w:val="0047646B"/>
    <w:rsid w:val="00477002"/>
    <w:rsid w:val="00480041"/>
    <w:rsid w:val="0048036B"/>
    <w:rsid w:val="0048093B"/>
    <w:rsid w:val="0048450C"/>
    <w:rsid w:val="004850B3"/>
    <w:rsid w:val="0048578A"/>
    <w:rsid w:val="00491D5B"/>
    <w:rsid w:val="0049220C"/>
    <w:rsid w:val="00493AAB"/>
    <w:rsid w:val="00493D07"/>
    <w:rsid w:val="00494526"/>
    <w:rsid w:val="00494A2E"/>
    <w:rsid w:val="00495CEA"/>
    <w:rsid w:val="004963F1"/>
    <w:rsid w:val="00496F04"/>
    <w:rsid w:val="00497FF9"/>
    <w:rsid w:val="004A0027"/>
    <w:rsid w:val="004A07A2"/>
    <w:rsid w:val="004A0DC0"/>
    <w:rsid w:val="004A165D"/>
    <w:rsid w:val="004A260A"/>
    <w:rsid w:val="004A3A84"/>
    <w:rsid w:val="004A4582"/>
    <w:rsid w:val="004A4AAF"/>
    <w:rsid w:val="004A583C"/>
    <w:rsid w:val="004A7A06"/>
    <w:rsid w:val="004A7CC4"/>
    <w:rsid w:val="004B341E"/>
    <w:rsid w:val="004B7840"/>
    <w:rsid w:val="004B7882"/>
    <w:rsid w:val="004B78B6"/>
    <w:rsid w:val="004C10B2"/>
    <w:rsid w:val="004C263E"/>
    <w:rsid w:val="004C399B"/>
    <w:rsid w:val="004C3BF2"/>
    <w:rsid w:val="004C459A"/>
    <w:rsid w:val="004C4DC4"/>
    <w:rsid w:val="004C64C7"/>
    <w:rsid w:val="004C6776"/>
    <w:rsid w:val="004D1258"/>
    <w:rsid w:val="004D1AA2"/>
    <w:rsid w:val="004D2526"/>
    <w:rsid w:val="004D279A"/>
    <w:rsid w:val="004D33BA"/>
    <w:rsid w:val="004D44AC"/>
    <w:rsid w:val="004E17D1"/>
    <w:rsid w:val="004E1A39"/>
    <w:rsid w:val="004E1ABA"/>
    <w:rsid w:val="004E510A"/>
    <w:rsid w:val="004E5DFB"/>
    <w:rsid w:val="004E7347"/>
    <w:rsid w:val="004F064A"/>
    <w:rsid w:val="004F3856"/>
    <w:rsid w:val="004F3AA6"/>
    <w:rsid w:val="004F5F71"/>
    <w:rsid w:val="004F660A"/>
    <w:rsid w:val="004F7E37"/>
    <w:rsid w:val="004F7E86"/>
    <w:rsid w:val="0050004C"/>
    <w:rsid w:val="0050055F"/>
    <w:rsid w:val="00500BE9"/>
    <w:rsid w:val="00500FC0"/>
    <w:rsid w:val="00501A2F"/>
    <w:rsid w:val="00501E95"/>
    <w:rsid w:val="00502B3C"/>
    <w:rsid w:val="00503094"/>
    <w:rsid w:val="00503AC1"/>
    <w:rsid w:val="00505505"/>
    <w:rsid w:val="0050658F"/>
    <w:rsid w:val="00507F22"/>
    <w:rsid w:val="00510054"/>
    <w:rsid w:val="00510F13"/>
    <w:rsid w:val="005110B2"/>
    <w:rsid w:val="00511447"/>
    <w:rsid w:val="0051303E"/>
    <w:rsid w:val="00514655"/>
    <w:rsid w:val="00515917"/>
    <w:rsid w:val="00522458"/>
    <w:rsid w:val="00522B17"/>
    <w:rsid w:val="00523AA3"/>
    <w:rsid w:val="005242A2"/>
    <w:rsid w:val="005243E4"/>
    <w:rsid w:val="00524C68"/>
    <w:rsid w:val="00525B1D"/>
    <w:rsid w:val="005308FD"/>
    <w:rsid w:val="00532D73"/>
    <w:rsid w:val="005339D6"/>
    <w:rsid w:val="0053595C"/>
    <w:rsid w:val="00535BD3"/>
    <w:rsid w:val="00536E30"/>
    <w:rsid w:val="00537847"/>
    <w:rsid w:val="00541632"/>
    <w:rsid w:val="005427C4"/>
    <w:rsid w:val="005500F8"/>
    <w:rsid w:val="005511A0"/>
    <w:rsid w:val="005531DC"/>
    <w:rsid w:val="00555993"/>
    <w:rsid w:val="005568ED"/>
    <w:rsid w:val="00560CB9"/>
    <w:rsid w:val="005615F0"/>
    <w:rsid w:val="00562D5E"/>
    <w:rsid w:val="00562D82"/>
    <w:rsid w:val="005653AB"/>
    <w:rsid w:val="00565589"/>
    <w:rsid w:val="00566D2B"/>
    <w:rsid w:val="00570D1C"/>
    <w:rsid w:val="00573A02"/>
    <w:rsid w:val="005756F1"/>
    <w:rsid w:val="005764FE"/>
    <w:rsid w:val="0058056F"/>
    <w:rsid w:val="00580781"/>
    <w:rsid w:val="005823FA"/>
    <w:rsid w:val="00582EA7"/>
    <w:rsid w:val="0058369B"/>
    <w:rsid w:val="005837A1"/>
    <w:rsid w:val="00583909"/>
    <w:rsid w:val="00583E7A"/>
    <w:rsid w:val="00584E67"/>
    <w:rsid w:val="00585F04"/>
    <w:rsid w:val="0058651E"/>
    <w:rsid w:val="0058659E"/>
    <w:rsid w:val="0058728C"/>
    <w:rsid w:val="00587C0A"/>
    <w:rsid w:val="00593ACC"/>
    <w:rsid w:val="00593C4B"/>
    <w:rsid w:val="0059502A"/>
    <w:rsid w:val="005966BA"/>
    <w:rsid w:val="00597952"/>
    <w:rsid w:val="005A006C"/>
    <w:rsid w:val="005A0CA4"/>
    <w:rsid w:val="005A284D"/>
    <w:rsid w:val="005A2E43"/>
    <w:rsid w:val="005A57FF"/>
    <w:rsid w:val="005A62E5"/>
    <w:rsid w:val="005A67A1"/>
    <w:rsid w:val="005A73B3"/>
    <w:rsid w:val="005B0A39"/>
    <w:rsid w:val="005B113A"/>
    <w:rsid w:val="005B14B1"/>
    <w:rsid w:val="005B3C5B"/>
    <w:rsid w:val="005B3F3F"/>
    <w:rsid w:val="005B40A1"/>
    <w:rsid w:val="005B40A7"/>
    <w:rsid w:val="005B4961"/>
    <w:rsid w:val="005B545E"/>
    <w:rsid w:val="005B702D"/>
    <w:rsid w:val="005B7AB2"/>
    <w:rsid w:val="005C07EA"/>
    <w:rsid w:val="005C1E27"/>
    <w:rsid w:val="005C300B"/>
    <w:rsid w:val="005C36D0"/>
    <w:rsid w:val="005C4150"/>
    <w:rsid w:val="005C4404"/>
    <w:rsid w:val="005C599B"/>
    <w:rsid w:val="005C7427"/>
    <w:rsid w:val="005C7ECC"/>
    <w:rsid w:val="005D0491"/>
    <w:rsid w:val="005D0D7C"/>
    <w:rsid w:val="005D1B8D"/>
    <w:rsid w:val="005D1F30"/>
    <w:rsid w:val="005D2463"/>
    <w:rsid w:val="005D4C58"/>
    <w:rsid w:val="005D743F"/>
    <w:rsid w:val="005E086E"/>
    <w:rsid w:val="005E1E95"/>
    <w:rsid w:val="005E20A8"/>
    <w:rsid w:val="005E3C12"/>
    <w:rsid w:val="005E537A"/>
    <w:rsid w:val="005E55DC"/>
    <w:rsid w:val="005E577B"/>
    <w:rsid w:val="005E741D"/>
    <w:rsid w:val="005E7CEA"/>
    <w:rsid w:val="005F1B9B"/>
    <w:rsid w:val="005F1E73"/>
    <w:rsid w:val="005F3237"/>
    <w:rsid w:val="005F4E85"/>
    <w:rsid w:val="00600BF4"/>
    <w:rsid w:val="006016B1"/>
    <w:rsid w:val="00602748"/>
    <w:rsid w:val="006036A3"/>
    <w:rsid w:val="00604254"/>
    <w:rsid w:val="0060517E"/>
    <w:rsid w:val="00605289"/>
    <w:rsid w:val="00606902"/>
    <w:rsid w:val="006071CA"/>
    <w:rsid w:val="0060791E"/>
    <w:rsid w:val="0061053E"/>
    <w:rsid w:val="00610A3A"/>
    <w:rsid w:val="0061147C"/>
    <w:rsid w:val="0061169C"/>
    <w:rsid w:val="0061514C"/>
    <w:rsid w:val="00615853"/>
    <w:rsid w:val="00620C47"/>
    <w:rsid w:val="0062207E"/>
    <w:rsid w:val="00622C9C"/>
    <w:rsid w:val="00623114"/>
    <w:rsid w:val="0062342D"/>
    <w:rsid w:val="006238D8"/>
    <w:rsid w:val="006238FE"/>
    <w:rsid w:val="006246CD"/>
    <w:rsid w:val="0062682E"/>
    <w:rsid w:val="00626B4D"/>
    <w:rsid w:val="00626D1F"/>
    <w:rsid w:val="00633161"/>
    <w:rsid w:val="00637DCC"/>
    <w:rsid w:val="00641347"/>
    <w:rsid w:val="00641C5D"/>
    <w:rsid w:val="00642E80"/>
    <w:rsid w:val="00643512"/>
    <w:rsid w:val="00643CFC"/>
    <w:rsid w:val="00645E21"/>
    <w:rsid w:val="00647780"/>
    <w:rsid w:val="006501F4"/>
    <w:rsid w:val="00653FF2"/>
    <w:rsid w:val="006542BB"/>
    <w:rsid w:val="00654EFB"/>
    <w:rsid w:val="00655588"/>
    <w:rsid w:val="00655D90"/>
    <w:rsid w:val="00656394"/>
    <w:rsid w:val="00657D9C"/>
    <w:rsid w:val="00657F20"/>
    <w:rsid w:val="00662947"/>
    <w:rsid w:val="006659DC"/>
    <w:rsid w:val="00666483"/>
    <w:rsid w:val="0066684E"/>
    <w:rsid w:val="00666E07"/>
    <w:rsid w:val="00667CFF"/>
    <w:rsid w:val="00667FC0"/>
    <w:rsid w:val="006700BA"/>
    <w:rsid w:val="00670ED2"/>
    <w:rsid w:val="00671561"/>
    <w:rsid w:val="0067287E"/>
    <w:rsid w:val="00674E96"/>
    <w:rsid w:val="0067511D"/>
    <w:rsid w:val="00675BED"/>
    <w:rsid w:val="006771C7"/>
    <w:rsid w:val="00682013"/>
    <w:rsid w:val="00682C3E"/>
    <w:rsid w:val="00682F24"/>
    <w:rsid w:val="00683EC4"/>
    <w:rsid w:val="00685A6E"/>
    <w:rsid w:val="006868A3"/>
    <w:rsid w:val="00687BB3"/>
    <w:rsid w:val="00690B09"/>
    <w:rsid w:val="00691BCA"/>
    <w:rsid w:val="006939FF"/>
    <w:rsid w:val="006945A6"/>
    <w:rsid w:val="0069567E"/>
    <w:rsid w:val="0069585B"/>
    <w:rsid w:val="0069705B"/>
    <w:rsid w:val="006978FA"/>
    <w:rsid w:val="006A1847"/>
    <w:rsid w:val="006A3DDC"/>
    <w:rsid w:val="006A4E62"/>
    <w:rsid w:val="006A5B7E"/>
    <w:rsid w:val="006A5EDA"/>
    <w:rsid w:val="006A678E"/>
    <w:rsid w:val="006A695C"/>
    <w:rsid w:val="006A6ABE"/>
    <w:rsid w:val="006A6FAB"/>
    <w:rsid w:val="006B147D"/>
    <w:rsid w:val="006B20F8"/>
    <w:rsid w:val="006B24E1"/>
    <w:rsid w:val="006B33C4"/>
    <w:rsid w:val="006B3970"/>
    <w:rsid w:val="006B46A8"/>
    <w:rsid w:val="006B46CD"/>
    <w:rsid w:val="006B47B0"/>
    <w:rsid w:val="006B63E4"/>
    <w:rsid w:val="006B7747"/>
    <w:rsid w:val="006B7C72"/>
    <w:rsid w:val="006C18F6"/>
    <w:rsid w:val="006C2928"/>
    <w:rsid w:val="006C3D8D"/>
    <w:rsid w:val="006C4183"/>
    <w:rsid w:val="006C45B0"/>
    <w:rsid w:val="006C5DC3"/>
    <w:rsid w:val="006C631A"/>
    <w:rsid w:val="006D0D8A"/>
    <w:rsid w:val="006D0DA7"/>
    <w:rsid w:val="006D671A"/>
    <w:rsid w:val="006D786E"/>
    <w:rsid w:val="006D7A91"/>
    <w:rsid w:val="006E0CF6"/>
    <w:rsid w:val="006E1C0D"/>
    <w:rsid w:val="006E2249"/>
    <w:rsid w:val="006E3049"/>
    <w:rsid w:val="006E31BB"/>
    <w:rsid w:val="006E3B9B"/>
    <w:rsid w:val="006E6652"/>
    <w:rsid w:val="006E7D40"/>
    <w:rsid w:val="006F0822"/>
    <w:rsid w:val="006F0D50"/>
    <w:rsid w:val="006F0D93"/>
    <w:rsid w:val="006F1A95"/>
    <w:rsid w:val="006F3415"/>
    <w:rsid w:val="006F4170"/>
    <w:rsid w:val="006F4A08"/>
    <w:rsid w:val="006F4E73"/>
    <w:rsid w:val="006F53FB"/>
    <w:rsid w:val="006F6C12"/>
    <w:rsid w:val="006F6CAB"/>
    <w:rsid w:val="006F6F3F"/>
    <w:rsid w:val="006F709B"/>
    <w:rsid w:val="006F728A"/>
    <w:rsid w:val="0070083E"/>
    <w:rsid w:val="00700A82"/>
    <w:rsid w:val="00702862"/>
    <w:rsid w:val="007030CA"/>
    <w:rsid w:val="00703E6B"/>
    <w:rsid w:val="00705758"/>
    <w:rsid w:val="00705827"/>
    <w:rsid w:val="00706DB3"/>
    <w:rsid w:val="0071013A"/>
    <w:rsid w:val="0071308B"/>
    <w:rsid w:val="00713292"/>
    <w:rsid w:val="00716437"/>
    <w:rsid w:val="00716B39"/>
    <w:rsid w:val="007200AA"/>
    <w:rsid w:val="007201EA"/>
    <w:rsid w:val="00721879"/>
    <w:rsid w:val="00721E16"/>
    <w:rsid w:val="00722E93"/>
    <w:rsid w:val="00723058"/>
    <w:rsid w:val="00723D17"/>
    <w:rsid w:val="007264C9"/>
    <w:rsid w:val="00727C00"/>
    <w:rsid w:val="00731496"/>
    <w:rsid w:val="00733065"/>
    <w:rsid w:val="007349AD"/>
    <w:rsid w:val="007354CC"/>
    <w:rsid w:val="0073689B"/>
    <w:rsid w:val="00737736"/>
    <w:rsid w:val="00740FA2"/>
    <w:rsid w:val="0074104A"/>
    <w:rsid w:val="00741560"/>
    <w:rsid w:val="00741E38"/>
    <w:rsid w:val="007422FF"/>
    <w:rsid w:val="0074232B"/>
    <w:rsid w:val="0074234F"/>
    <w:rsid w:val="0074285A"/>
    <w:rsid w:val="0074448F"/>
    <w:rsid w:val="007457F1"/>
    <w:rsid w:val="00745F90"/>
    <w:rsid w:val="00746F41"/>
    <w:rsid w:val="00747BFC"/>
    <w:rsid w:val="00747CDE"/>
    <w:rsid w:val="007514E9"/>
    <w:rsid w:val="00751EB8"/>
    <w:rsid w:val="00752BFF"/>
    <w:rsid w:val="007551AB"/>
    <w:rsid w:val="00755AE9"/>
    <w:rsid w:val="00757610"/>
    <w:rsid w:val="00761220"/>
    <w:rsid w:val="00761D42"/>
    <w:rsid w:val="007655BF"/>
    <w:rsid w:val="0077294E"/>
    <w:rsid w:val="00774EA9"/>
    <w:rsid w:val="00775BB8"/>
    <w:rsid w:val="00776BD7"/>
    <w:rsid w:val="00776E4A"/>
    <w:rsid w:val="00776F0C"/>
    <w:rsid w:val="007779B4"/>
    <w:rsid w:val="00777F41"/>
    <w:rsid w:val="007811A2"/>
    <w:rsid w:val="00781A96"/>
    <w:rsid w:val="00782382"/>
    <w:rsid w:val="00783019"/>
    <w:rsid w:val="00783279"/>
    <w:rsid w:val="00784C2F"/>
    <w:rsid w:val="00786B5C"/>
    <w:rsid w:val="007877F3"/>
    <w:rsid w:val="00787B09"/>
    <w:rsid w:val="00787C45"/>
    <w:rsid w:val="00787EE4"/>
    <w:rsid w:val="0079014A"/>
    <w:rsid w:val="007939E4"/>
    <w:rsid w:val="00795D6D"/>
    <w:rsid w:val="007974C6"/>
    <w:rsid w:val="007A063B"/>
    <w:rsid w:val="007A15CE"/>
    <w:rsid w:val="007A1637"/>
    <w:rsid w:val="007A1A7E"/>
    <w:rsid w:val="007A24E7"/>
    <w:rsid w:val="007A3175"/>
    <w:rsid w:val="007A4E3B"/>
    <w:rsid w:val="007A639E"/>
    <w:rsid w:val="007B1F45"/>
    <w:rsid w:val="007B2C93"/>
    <w:rsid w:val="007B45D7"/>
    <w:rsid w:val="007B4D64"/>
    <w:rsid w:val="007B508F"/>
    <w:rsid w:val="007B704E"/>
    <w:rsid w:val="007B7A93"/>
    <w:rsid w:val="007C2A52"/>
    <w:rsid w:val="007C2C87"/>
    <w:rsid w:val="007C4869"/>
    <w:rsid w:val="007D0773"/>
    <w:rsid w:val="007D118B"/>
    <w:rsid w:val="007D14C1"/>
    <w:rsid w:val="007D4719"/>
    <w:rsid w:val="007D499E"/>
    <w:rsid w:val="007D6F6F"/>
    <w:rsid w:val="007D6F95"/>
    <w:rsid w:val="007D6FD9"/>
    <w:rsid w:val="007E0B18"/>
    <w:rsid w:val="007E410B"/>
    <w:rsid w:val="007E47F5"/>
    <w:rsid w:val="007E67B7"/>
    <w:rsid w:val="007E6B92"/>
    <w:rsid w:val="007F187C"/>
    <w:rsid w:val="007F18A3"/>
    <w:rsid w:val="007F35CA"/>
    <w:rsid w:val="007F6912"/>
    <w:rsid w:val="007F78A0"/>
    <w:rsid w:val="007F7C7D"/>
    <w:rsid w:val="008004AB"/>
    <w:rsid w:val="00801C55"/>
    <w:rsid w:val="00802594"/>
    <w:rsid w:val="00803953"/>
    <w:rsid w:val="00805BF0"/>
    <w:rsid w:val="008066A7"/>
    <w:rsid w:val="00807F79"/>
    <w:rsid w:val="00811625"/>
    <w:rsid w:val="00811A66"/>
    <w:rsid w:val="00812E78"/>
    <w:rsid w:val="008152C1"/>
    <w:rsid w:val="00817229"/>
    <w:rsid w:val="008176A7"/>
    <w:rsid w:val="00821834"/>
    <w:rsid w:val="0082252B"/>
    <w:rsid w:val="00822616"/>
    <w:rsid w:val="00823154"/>
    <w:rsid w:val="00825DE1"/>
    <w:rsid w:val="00826688"/>
    <w:rsid w:val="00827454"/>
    <w:rsid w:val="0083014E"/>
    <w:rsid w:val="008325A0"/>
    <w:rsid w:val="00832A1F"/>
    <w:rsid w:val="00833F9E"/>
    <w:rsid w:val="00835D1C"/>
    <w:rsid w:val="008401FE"/>
    <w:rsid w:val="00840FC4"/>
    <w:rsid w:val="00841928"/>
    <w:rsid w:val="00842E91"/>
    <w:rsid w:val="00844C51"/>
    <w:rsid w:val="00845B2B"/>
    <w:rsid w:val="00846DBA"/>
    <w:rsid w:val="008474CA"/>
    <w:rsid w:val="00847EB7"/>
    <w:rsid w:val="008501C6"/>
    <w:rsid w:val="0085023F"/>
    <w:rsid w:val="00852CAC"/>
    <w:rsid w:val="00856D2D"/>
    <w:rsid w:val="008617AB"/>
    <w:rsid w:val="00861ED5"/>
    <w:rsid w:val="0086230B"/>
    <w:rsid w:val="00862D49"/>
    <w:rsid w:val="00863D57"/>
    <w:rsid w:val="0086661B"/>
    <w:rsid w:val="00866B27"/>
    <w:rsid w:val="00867110"/>
    <w:rsid w:val="00867331"/>
    <w:rsid w:val="00867D4C"/>
    <w:rsid w:val="00870CDF"/>
    <w:rsid w:val="00870EB2"/>
    <w:rsid w:val="008734E6"/>
    <w:rsid w:val="00873B81"/>
    <w:rsid w:val="00874EE2"/>
    <w:rsid w:val="00876A64"/>
    <w:rsid w:val="00876E5C"/>
    <w:rsid w:val="008800D7"/>
    <w:rsid w:val="0088053A"/>
    <w:rsid w:val="00880823"/>
    <w:rsid w:val="00881177"/>
    <w:rsid w:val="00884CF8"/>
    <w:rsid w:val="00885D00"/>
    <w:rsid w:val="00885F37"/>
    <w:rsid w:val="00886A63"/>
    <w:rsid w:val="00886DB3"/>
    <w:rsid w:val="008904C7"/>
    <w:rsid w:val="008917AD"/>
    <w:rsid w:val="0089211D"/>
    <w:rsid w:val="008921D3"/>
    <w:rsid w:val="00893064"/>
    <w:rsid w:val="008947C3"/>
    <w:rsid w:val="00895745"/>
    <w:rsid w:val="008957A3"/>
    <w:rsid w:val="008976C1"/>
    <w:rsid w:val="008A2232"/>
    <w:rsid w:val="008A2AE7"/>
    <w:rsid w:val="008A2EDC"/>
    <w:rsid w:val="008A2F2E"/>
    <w:rsid w:val="008A31A1"/>
    <w:rsid w:val="008A653C"/>
    <w:rsid w:val="008A6DA5"/>
    <w:rsid w:val="008A72D3"/>
    <w:rsid w:val="008B02B5"/>
    <w:rsid w:val="008B2071"/>
    <w:rsid w:val="008B2341"/>
    <w:rsid w:val="008B7CED"/>
    <w:rsid w:val="008B7E1A"/>
    <w:rsid w:val="008C085D"/>
    <w:rsid w:val="008C3164"/>
    <w:rsid w:val="008C3682"/>
    <w:rsid w:val="008C545E"/>
    <w:rsid w:val="008C5FFF"/>
    <w:rsid w:val="008D004F"/>
    <w:rsid w:val="008D0DAB"/>
    <w:rsid w:val="008D0E09"/>
    <w:rsid w:val="008D0E6C"/>
    <w:rsid w:val="008D27B9"/>
    <w:rsid w:val="008D2EF0"/>
    <w:rsid w:val="008D3657"/>
    <w:rsid w:val="008D4010"/>
    <w:rsid w:val="008D4BDB"/>
    <w:rsid w:val="008D6747"/>
    <w:rsid w:val="008E00E8"/>
    <w:rsid w:val="008E1024"/>
    <w:rsid w:val="008E2186"/>
    <w:rsid w:val="008E3A12"/>
    <w:rsid w:val="008F0915"/>
    <w:rsid w:val="008F09F7"/>
    <w:rsid w:val="008F0F53"/>
    <w:rsid w:val="008F18AB"/>
    <w:rsid w:val="008F1EF1"/>
    <w:rsid w:val="008F53BF"/>
    <w:rsid w:val="008F543D"/>
    <w:rsid w:val="009004FE"/>
    <w:rsid w:val="00900AF9"/>
    <w:rsid w:val="00900B6C"/>
    <w:rsid w:val="009014E0"/>
    <w:rsid w:val="00901D05"/>
    <w:rsid w:val="00901F5A"/>
    <w:rsid w:val="00902395"/>
    <w:rsid w:val="00902DE1"/>
    <w:rsid w:val="00904F79"/>
    <w:rsid w:val="00910CD2"/>
    <w:rsid w:val="00915C29"/>
    <w:rsid w:val="009172CE"/>
    <w:rsid w:val="009176F7"/>
    <w:rsid w:val="0091791C"/>
    <w:rsid w:val="00917FB9"/>
    <w:rsid w:val="009202AF"/>
    <w:rsid w:val="00922996"/>
    <w:rsid w:val="00922F28"/>
    <w:rsid w:val="00923484"/>
    <w:rsid w:val="009234CC"/>
    <w:rsid w:val="0092366B"/>
    <w:rsid w:val="00924C6E"/>
    <w:rsid w:val="00924D8F"/>
    <w:rsid w:val="0092588C"/>
    <w:rsid w:val="0092605C"/>
    <w:rsid w:val="00926236"/>
    <w:rsid w:val="00932AA2"/>
    <w:rsid w:val="00936410"/>
    <w:rsid w:val="00940DF4"/>
    <w:rsid w:val="00941CD3"/>
    <w:rsid w:val="009425D6"/>
    <w:rsid w:val="00945463"/>
    <w:rsid w:val="00946944"/>
    <w:rsid w:val="00947C4C"/>
    <w:rsid w:val="009526B9"/>
    <w:rsid w:val="00952D35"/>
    <w:rsid w:val="00953184"/>
    <w:rsid w:val="00953D67"/>
    <w:rsid w:val="00955307"/>
    <w:rsid w:val="009555FF"/>
    <w:rsid w:val="00956F35"/>
    <w:rsid w:val="0095792D"/>
    <w:rsid w:val="0096528D"/>
    <w:rsid w:val="00965D6F"/>
    <w:rsid w:val="00965F85"/>
    <w:rsid w:val="009673C2"/>
    <w:rsid w:val="00967AFD"/>
    <w:rsid w:val="00967B73"/>
    <w:rsid w:val="0097077E"/>
    <w:rsid w:val="00970968"/>
    <w:rsid w:val="009717D1"/>
    <w:rsid w:val="00973269"/>
    <w:rsid w:val="00973992"/>
    <w:rsid w:val="00974D33"/>
    <w:rsid w:val="00975521"/>
    <w:rsid w:val="009756B9"/>
    <w:rsid w:val="0097597F"/>
    <w:rsid w:val="00975C88"/>
    <w:rsid w:val="009762D9"/>
    <w:rsid w:val="00980F4C"/>
    <w:rsid w:val="009814CE"/>
    <w:rsid w:val="00981D1F"/>
    <w:rsid w:val="00982290"/>
    <w:rsid w:val="00982358"/>
    <w:rsid w:val="00983129"/>
    <w:rsid w:val="00984619"/>
    <w:rsid w:val="00986DA8"/>
    <w:rsid w:val="00987791"/>
    <w:rsid w:val="009906A8"/>
    <w:rsid w:val="00990B6A"/>
    <w:rsid w:val="009910BF"/>
    <w:rsid w:val="00991ABF"/>
    <w:rsid w:val="00991ACF"/>
    <w:rsid w:val="00991E9B"/>
    <w:rsid w:val="0099255A"/>
    <w:rsid w:val="009939F7"/>
    <w:rsid w:val="00993E4B"/>
    <w:rsid w:val="009943C1"/>
    <w:rsid w:val="009952B1"/>
    <w:rsid w:val="00995648"/>
    <w:rsid w:val="00995707"/>
    <w:rsid w:val="00995EAE"/>
    <w:rsid w:val="0099643D"/>
    <w:rsid w:val="00997A7C"/>
    <w:rsid w:val="00997B3E"/>
    <w:rsid w:val="009A096D"/>
    <w:rsid w:val="009A2A99"/>
    <w:rsid w:val="009A2C7B"/>
    <w:rsid w:val="009A531E"/>
    <w:rsid w:val="009A73F2"/>
    <w:rsid w:val="009B068A"/>
    <w:rsid w:val="009B116D"/>
    <w:rsid w:val="009B1C0E"/>
    <w:rsid w:val="009B3DB0"/>
    <w:rsid w:val="009B4B73"/>
    <w:rsid w:val="009B521F"/>
    <w:rsid w:val="009B5800"/>
    <w:rsid w:val="009B5A70"/>
    <w:rsid w:val="009B6806"/>
    <w:rsid w:val="009B6E2B"/>
    <w:rsid w:val="009C0080"/>
    <w:rsid w:val="009C0599"/>
    <w:rsid w:val="009C1973"/>
    <w:rsid w:val="009C2603"/>
    <w:rsid w:val="009C2A91"/>
    <w:rsid w:val="009C2B17"/>
    <w:rsid w:val="009C2E60"/>
    <w:rsid w:val="009C3351"/>
    <w:rsid w:val="009C41EF"/>
    <w:rsid w:val="009C5198"/>
    <w:rsid w:val="009C5CF3"/>
    <w:rsid w:val="009C7B96"/>
    <w:rsid w:val="009C7C8F"/>
    <w:rsid w:val="009D1159"/>
    <w:rsid w:val="009D14D6"/>
    <w:rsid w:val="009D2458"/>
    <w:rsid w:val="009D2773"/>
    <w:rsid w:val="009D3A9E"/>
    <w:rsid w:val="009D4DA5"/>
    <w:rsid w:val="009D4E17"/>
    <w:rsid w:val="009D630C"/>
    <w:rsid w:val="009E115A"/>
    <w:rsid w:val="009E1552"/>
    <w:rsid w:val="009E1E00"/>
    <w:rsid w:val="009E3009"/>
    <w:rsid w:val="009E3CBC"/>
    <w:rsid w:val="009E50AE"/>
    <w:rsid w:val="009E77E2"/>
    <w:rsid w:val="009F0F79"/>
    <w:rsid w:val="009F1B3D"/>
    <w:rsid w:val="009F4523"/>
    <w:rsid w:val="009F48C7"/>
    <w:rsid w:val="009F5C19"/>
    <w:rsid w:val="009F6FC3"/>
    <w:rsid w:val="00A00B24"/>
    <w:rsid w:val="00A034FA"/>
    <w:rsid w:val="00A03D6F"/>
    <w:rsid w:val="00A04698"/>
    <w:rsid w:val="00A05A2F"/>
    <w:rsid w:val="00A05EF4"/>
    <w:rsid w:val="00A06A16"/>
    <w:rsid w:val="00A10E73"/>
    <w:rsid w:val="00A1132B"/>
    <w:rsid w:val="00A122A2"/>
    <w:rsid w:val="00A1473A"/>
    <w:rsid w:val="00A152A3"/>
    <w:rsid w:val="00A152AC"/>
    <w:rsid w:val="00A17F22"/>
    <w:rsid w:val="00A20C46"/>
    <w:rsid w:val="00A211C5"/>
    <w:rsid w:val="00A2127F"/>
    <w:rsid w:val="00A232B7"/>
    <w:rsid w:val="00A23303"/>
    <w:rsid w:val="00A235FD"/>
    <w:rsid w:val="00A23C39"/>
    <w:rsid w:val="00A23F45"/>
    <w:rsid w:val="00A23FBE"/>
    <w:rsid w:val="00A2526B"/>
    <w:rsid w:val="00A27335"/>
    <w:rsid w:val="00A27DE5"/>
    <w:rsid w:val="00A30D03"/>
    <w:rsid w:val="00A31CC5"/>
    <w:rsid w:val="00A3326F"/>
    <w:rsid w:val="00A336F2"/>
    <w:rsid w:val="00A3394E"/>
    <w:rsid w:val="00A347C8"/>
    <w:rsid w:val="00A34BCE"/>
    <w:rsid w:val="00A356C8"/>
    <w:rsid w:val="00A40339"/>
    <w:rsid w:val="00A408E0"/>
    <w:rsid w:val="00A40F36"/>
    <w:rsid w:val="00A414C0"/>
    <w:rsid w:val="00A43D3D"/>
    <w:rsid w:val="00A45A3A"/>
    <w:rsid w:val="00A47B53"/>
    <w:rsid w:val="00A47F41"/>
    <w:rsid w:val="00A519FF"/>
    <w:rsid w:val="00A52F78"/>
    <w:rsid w:val="00A54100"/>
    <w:rsid w:val="00A542A5"/>
    <w:rsid w:val="00A5467A"/>
    <w:rsid w:val="00A55DEC"/>
    <w:rsid w:val="00A5694D"/>
    <w:rsid w:val="00A621C2"/>
    <w:rsid w:val="00A6265C"/>
    <w:rsid w:val="00A65C3F"/>
    <w:rsid w:val="00A70205"/>
    <w:rsid w:val="00A711CC"/>
    <w:rsid w:val="00A712CE"/>
    <w:rsid w:val="00A721CA"/>
    <w:rsid w:val="00A73C7B"/>
    <w:rsid w:val="00A74DE5"/>
    <w:rsid w:val="00A7572C"/>
    <w:rsid w:val="00A76460"/>
    <w:rsid w:val="00A772DA"/>
    <w:rsid w:val="00A8106F"/>
    <w:rsid w:val="00A820FD"/>
    <w:rsid w:val="00A8381D"/>
    <w:rsid w:val="00A83878"/>
    <w:rsid w:val="00A84C62"/>
    <w:rsid w:val="00A8766B"/>
    <w:rsid w:val="00A87E4A"/>
    <w:rsid w:val="00A90635"/>
    <w:rsid w:val="00A90878"/>
    <w:rsid w:val="00A916D7"/>
    <w:rsid w:val="00A91B0C"/>
    <w:rsid w:val="00A944D1"/>
    <w:rsid w:val="00A94A6F"/>
    <w:rsid w:val="00A95A97"/>
    <w:rsid w:val="00A95B31"/>
    <w:rsid w:val="00AA02E4"/>
    <w:rsid w:val="00AA131E"/>
    <w:rsid w:val="00AA172A"/>
    <w:rsid w:val="00AA5174"/>
    <w:rsid w:val="00AA681E"/>
    <w:rsid w:val="00AA6A1F"/>
    <w:rsid w:val="00AB0860"/>
    <w:rsid w:val="00AB1010"/>
    <w:rsid w:val="00AB13A2"/>
    <w:rsid w:val="00AB1802"/>
    <w:rsid w:val="00AB1FD8"/>
    <w:rsid w:val="00AB2CBC"/>
    <w:rsid w:val="00AB2F83"/>
    <w:rsid w:val="00AB3541"/>
    <w:rsid w:val="00AB3998"/>
    <w:rsid w:val="00AB4328"/>
    <w:rsid w:val="00AB443C"/>
    <w:rsid w:val="00AB49CB"/>
    <w:rsid w:val="00AB61C4"/>
    <w:rsid w:val="00AB6C11"/>
    <w:rsid w:val="00AC0AD5"/>
    <w:rsid w:val="00AC17B2"/>
    <w:rsid w:val="00AC2AE4"/>
    <w:rsid w:val="00AC3231"/>
    <w:rsid w:val="00AC3827"/>
    <w:rsid w:val="00AC3A7F"/>
    <w:rsid w:val="00AC3D3B"/>
    <w:rsid w:val="00AC4116"/>
    <w:rsid w:val="00AC5160"/>
    <w:rsid w:val="00AC52E4"/>
    <w:rsid w:val="00AC660C"/>
    <w:rsid w:val="00AC6A1A"/>
    <w:rsid w:val="00AC7639"/>
    <w:rsid w:val="00AD1FC1"/>
    <w:rsid w:val="00AD2A36"/>
    <w:rsid w:val="00AD2B8F"/>
    <w:rsid w:val="00AD3064"/>
    <w:rsid w:val="00AD3BD2"/>
    <w:rsid w:val="00AD48D0"/>
    <w:rsid w:val="00AD4AF3"/>
    <w:rsid w:val="00AD584C"/>
    <w:rsid w:val="00AD65A2"/>
    <w:rsid w:val="00AE0820"/>
    <w:rsid w:val="00AE2E95"/>
    <w:rsid w:val="00AE2F68"/>
    <w:rsid w:val="00AE38D9"/>
    <w:rsid w:val="00AE56B0"/>
    <w:rsid w:val="00AE70C6"/>
    <w:rsid w:val="00AF0BF8"/>
    <w:rsid w:val="00AF0DC5"/>
    <w:rsid w:val="00AF113B"/>
    <w:rsid w:val="00AF1DE0"/>
    <w:rsid w:val="00AF1F0C"/>
    <w:rsid w:val="00AF26B7"/>
    <w:rsid w:val="00AF2736"/>
    <w:rsid w:val="00AF495F"/>
    <w:rsid w:val="00AF4C29"/>
    <w:rsid w:val="00AF4FB6"/>
    <w:rsid w:val="00AF6031"/>
    <w:rsid w:val="00AF6795"/>
    <w:rsid w:val="00AF7EB1"/>
    <w:rsid w:val="00B006F5"/>
    <w:rsid w:val="00B02A9D"/>
    <w:rsid w:val="00B02B41"/>
    <w:rsid w:val="00B04F68"/>
    <w:rsid w:val="00B0599D"/>
    <w:rsid w:val="00B060DE"/>
    <w:rsid w:val="00B076E3"/>
    <w:rsid w:val="00B109A8"/>
    <w:rsid w:val="00B11139"/>
    <w:rsid w:val="00B111A3"/>
    <w:rsid w:val="00B11794"/>
    <w:rsid w:val="00B1191D"/>
    <w:rsid w:val="00B11E0A"/>
    <w:rsid w:val="00B11EEB"/>
    <w:rsid w:val="00B1388A"/>
    <w:rsid w:val="00B13BB2"/>
    <w:rsid w:val="00B13DB8"/>
    <w:rsid w:val="00B1408C"/>
    <w:rsid w:val="00B153FC"/>
    <w:rsid w:val="00B16123"/>
    <w:rsid w:val="00B1699E"/>
    <w:rsid w:val="00B17504"/>
    <w:rsid w:val="00B22A49"/>
    <w:rsid w:val="00B22FD4"/>
    <w:rsid w:val="00B250F8"/>
    <w:rsid w:val="00B259C8"/>
    <w:rsid w:val="00B2642E"/>
    <w:rsid w:val="00B26543"/>
    <w:rsid w:val="00B302CA"/>
    <w:rsid w:val="00B30620"/>
    <w:rsid w:val="00B309FA"/>
    <w:rsid w:val="00B3377A"/>
    <w:rsid w:val="00B33D4D"/>
    <w:rsid w:val="00B36812"/>
    <w:rsid w:val="00B36B62"/>
    <w:rsid w:val="00B373EA"/>
    <w:rsid w:val="00B41DF7"/>
    <w:rsid w:val="00B4409E"/>
    <w:rsid w:val="00B45D00"/>
    <w:rsid w:val="00B4689E"/>
    <w:rsid w:val="00B521BA"/>
    <w:rsid w:val="00B54BA8"/>
    <w:rsid w:val="00B55068"/>
    <w:rsid w:val="00B551ED"/>
    <w:rsid w:val="00B554A4"/>
    <w:rsid w:val="00B5604A"/>
    <w:rsid w:val="00B5732C"/>
    <w:rsid w:val="00B614AD"/>
    <w:rsid w:val="00B62079"/>
    <w:rsid w:val="00B62156"/>
    <w:rsid w:val="00B630E9"/>
    <w:rsid w:val="00B63103"/>
    <w:rsid w:val="00B6366E"/>
    <w:rsid w:val="00B674DF"/>
    <w:rsid w:val="00B6776E"/>
    <w:rsid w:val="00B7161D"/>
    <w:rsid w:val="00B71988"/>
    <w:rsid w:val="00B739EB"/>
    <w:rsid w:val="00B75276"/>
    <w:rsid w:val="00B80A79"/>
    <w:rsid w:val="00B8173A"/>
    <w:rsid w:val="00B82536"/>
    <w:rsid w:val="00B832FA"/>
    <w:rsid w:val="00B84561"/>
    <w:rsid w:val="00B84920"/>
    <w:rsid w:val="00B87155"/>
    <w:rsid w:val="00B8741B"/>
    <w:rsid w:val="00B8794E"/>
    <w:rsid w:val="00B907DE"/>
    <w:rsid w:val="00B90D36"/>
    <w:rsid w:val="00B91221"/>
    <w:rsid w:val="00B92148"/>
    <w:rsid w:val="00B92382"/>
    <w:rsid w:val="00B936B7"/>
    <w:rsid w:val="00B93F70"/>
    <w:rsid w:val="00B96557"/>
    <w:rsid w:val="00B96EBC"/>
    <w:rsid w:val="00BA0583"/>
    <w:rsid w:val="00BA0E94"/>
    <w:rsid w:val="00BA48CD"/>
    <w:rsid w:val="00BA4F68"/>
    <w:rsid w:val="00BB050A"/>
    <w:rsid w:val="00BB20E4"/>
    <w:rsid w:val="00BB27AA"/>
    <w:rsid w:val="00BB2BDA"/>
    <w:rsid w:val="00BB2D0F"/>
    <w:rsid w:val="00BB5E8D"/>
    <w:rsid w:val="00BB7390"/>
    <w:rsid w:val="00BB7DD5"/>
    <w:rsid w:val="00BB7FD4"/>
    <w:rsid w:val="00BC15D5"/>
    <w:rsid w:val="00BC50AB"/>
    <w:rsid w:val="00BC694F"/>
    <w:rsid w:val="00BD0537"/>
    <w:rsid w:val="00BD08F2"/>
    <w:rsid w:val="00BD1088"/>
    <w:rsid w:val="00BD2390"/>
    <w:rsid w:val="00BD2C96"/>
    <w:rsid w:val="00BD2CB4"/>
    <w:rsid w:val="00BD4228"/>
    <w:rsid w:val="00BD44A4"/>
    <w:rsid w:val="00BD4E80"/>
    <w:rsid w:val="00BD6C1F"/>
    <w:rsid w:val="00BE1FDA"/>
    <w:rsid w:val="00BE37EA"/>
    <w:rsid w:val="00BE3D3A"/>
    <w:rsid w:val="00BE3D84"/>
    <w:rsid w:val="00BE40E3"/>
    <w:rsid w:val="00BE4905"/>
    <w:rsid w:val="00BE51E6"/>
    <w:rsid w:val="00BE5EA4"/>
    <w:rsid w:val="00BE61C7"/>
    <w:rsid w:val="00BE6BDE"/>
    <w:rsid w:val="00BE6F47"/>
    <w:rsid w:val="00BF159A"/>
    <w:rsid w:val="00BF22CE"/>
    <w:rsid w:val="00BF2C77"/>
    <w:rsid w:val="00BF646C"/>
    <w:rsid w:val="00BF658B"/>
    <w:rsid w:val="00BF6612"/>
    <w:rsid w:val="00C0026B"/>
    <w:rsid w:val="00C009CB"/>
    <w:rsid w:val="00C00E49"/>
    <w:rsid w:val="00C016FD"/>
    <w:rsid w:val="00C02237"/>
    <w:rsid w:val="00C050F7"/>
    <w:rsid w:val="00C05F1A"/>
    <w:rsid w:val="00C10020"/>
    <w:rsid w:val="00C10CCC"/>
    <w:rsid w:val="00C117B3"/>
    <w:rsid w:val="00C13E0F"/>
    <w:rsid w:val="00C1602F"/>
    <w:rsid w:val="00C16F54"/>
    <w:rsid w:val="00C17A95"/>
    <w:rsid w:val="00C201BE"/>
    <w:rsid w:val="00C233A8"/>
    <w:rsid w:val="00C252FC"/>
    <w:rsid w:val="00C26021"/>
    <w:rsid w:val="00C30D8E"/>
    <w:rsid w:val="00C3316B"/>
    <w:rsid w:val="00C33BD7"/>
    <w:rsid w:val="00C344CA"/>
    <w:rsid w:val="00C34BA1"/>
    <w:rsid w:val="00C3653E"/>
    <w:rsid w:val="00C36943"/>
    <w:rsid w:val="00C373F7"/>
    <w:rsid w:val="00C4375D"/>
    <w:rsid w:val="00C43A6C"/>
    <w:rsid w:val="00C458F7"/>
    <w:rsid w:val="00C46F31"/>
    <w:rsid w:val="00C50224"/>
    <w:rsid w:val="00C50CB6"/>
    <w:rsid w:val="00C516E2"/>
    <w:rsid w:val="00C51DCA"/>
    <w:rsid w:val="00C5206F"/>
    <w:rsid w:val="00C52B8D"/>
    <w:rsid w:val="00C54986"/>
    <w:rsid w:val="00C55533"/>
    <w:rsid w:val="00C57494"/>
    <w:rsid w:val="00C603D0"/>
    <w:rsid w:val="00C61785"/>
    <w:rsid w:val="00C629E5"/>
    <w:rsid w:val="00C62FA4"/>
    <w:rsid w:val="00C6457C"/>
    <w:rsid w:val="00C65399"/>
    <w:rsid w:val="00C65513"/>
    <w:rsid w:val="00C65571"/>
    <w:rsid w:val="00C655FB"/>
    <w:rsid w:val="00C65813"/>
    <w:rsid w:val="00C65899"/>
    <w:rsid w:val="00C660D0"/>
    <w:rsid w:val="00C663E3"/>
    <w:rsid w:val="00C6659B"/>
    <w:rsid w:val="00C675D6"/>
    <w:rsid w:val="00C677FA"/>
    <w:rsid w:val="00C70030"/>
    <w:rsid w:val="00C73C35"/>
    <w:rsid w:val="00C76C45"/>
    <w:rsid w:val="00C76D54"/>
    <w:rsid w:val="00C8061C"/>
    <w:rsid w:val="00C8268D"/>
    <w:rsid w:val="00C83179"/>
    <w:rsid w:val="00C83CDB"/>
    <w:rsid w:val="00C844E7"/>
    <w:rsid w:val="00C84671"/>
    <w:rsid w:val="00C847B8"/>
    <w:rsid w:val="00C847C8"/>
    <w:rsid w:val="00C86D9E"/>
    <w:rsid w:val="00C87917"/>
    <w:rsid w:val="00C87E76"/>
    <w:rsid w:val="00C91210"/>
    <w:rsid w:val="00C925D9"/>
    <w:rsid w:val="00C928CE"/>
    <w:rsid w:val="00C9514F"/>
    <w:rsid w:val="00C9535A"/>
    <w:rsid w:val="00C95913"/>
    <w:rsid w:val="00CA3A3D"/>
    <w:rsid w:val="00CA5D44"/>
    <w:rsid w:val="00CA5EB5"/>
    <w:rsid w:val="00CA7238"/>
    <w:rsid w:val="00CA7BDD"/>
    <w:rsid w:val="00CB0683"/>
    <w:rsid w:val="00CB15DB"/>
    <w:rsid w:val="00CB18B6"/>
    <w:rsid w:val="00CB2311"/>
    <w:rsid w:val="00CB2FF3"/>
    <w:rsid w:val="00CB3044"/>
    <w:rsid w:val="00CB39B0"/>
    <w:rsid w:val="00CB4CB7"/>
    <w:rsid w:val="00CB4D62"/>
    <w:rsid w:val="00CB6339"/>
    <w:rsid w:val="00CB79C0"/>
    <w:rsid w:val="00CB7C62"/>
    <w:rsid w:val="00CC1262"/>
    <w:rsid w:val="00CC2643"/>
    <w:rsid w:val="00CC3C1A"/>
    <w:rsid w:val="00CC4461"/>
    <w:rsid w:val="00CC621F"/>
    <w:rsid w:val="00CC6A54"/>
    <w:rsid w:val="00CC7E93"/>
    <w:rsid w:val="00CD038A"/>
    <w:rsid w:val="00CD03E8"/>
    <w:rsid w:val="00CD11BF"/>
    <w:rsid w:val="00CD18E6"/>
    <w:rsid w:val="00CD1B24"/>
    <w:rsid w:val="00CD1CEC"/>
    <w:rsid w:val="00CD5DE0"/>
    <w:rsid w:val="00CD5EAE"/>
    <w:rsid w:val="00CD6A47"/>
    <w:rsid w:val="00CD71D4"/>
    <w:rsid w:val="00CD770D"/>
    <w:rsid w:val="00CE1DA0"/>
    <w:rsid w:val="00CE2CBB"/>
    <w:rsid w:val="00CE3234"/>
    <w:rsid w:val="00CE32BC"/>
    <w:rsid w:val="00CE7565"/>
    <w:rsid w:val="00CE7C68"/>
    <w:rsid w:val="00CF5113"/>
    <w:rsid w:val="00D01ED4"/>
    <w:rsid w:val="00D02356"/>
    <w:rsid w:val="00D02747"/>
    <w:rsid w:val="00D032B1"/>
    <w:rsid w:val="00D041C2"/>
    <w:rsid w:val="00D048C1"/>
    <w:rsid w:val="00D04B8A"/>
    <w:rsid w:val="00D04DDB"/>
    <w:rsid w:val="00D05FDA"/>
    <w:rsid w:val="00D07F49"/>
    <w:rsid w:val="00D109BC"/>
    <w:rsid w:val="00D12677"/>
    <w:rsid w:val="00D13B7E"/>
    <w:rsid w:val="00D141E2"/>
    <w:rsid w:val="00D14AAB"/>
    <w:rsid w:val="00D15C83"/>
    <w:rsid w:val="00D15C95"/>
    <w:rsid w:val="00D160F5"/>
    <w:rsid w:val="00D1635D"/>
    <w:rsid w:val="00D1687C"/>
    <w:rsid w:val="00D177E6"/>
    <w:rsid w:val="00D17F65"/>
    <w:rsid w:val="00D20068"/>
    <w:rsid w:val="00D22819"/>
    <w:rsid w:val="00D229E3"/>
    <w:rsid w:val="00D22EBE"/>
    <w:rsid w:val="00D233BC"/>
    <w:rsid w:val="00D235FE"/>
    <w:rsid w:val="00D25EB2"/>
    <w:rsid w:val="00D31788"/>
    <w:rsid w:val="00D32439"/>
    <w:rsid w:val="00D32A36"/>
    <w:rsid w:val="00D33C20"/>
    <w:rsid w:val="00D34438"/>
    <w:rsid w:val="00D35885"/>
    <w:rsid w:val="00D35F68"/>
    <w:rsid w:val="00D36AB2"/>
    <w:rsid w:val="00D400F8"/>
    <w:rsid w:val="00D4073D"/>
    <w:rsid w:val="00D414BF"/>
    <w:rsid w:val="00D442D9"/>
    <w:rsid w:val="00D4518E"/>
    <w:rsid w:val="00D4720B"/>
    <w:rsid w:val="00D47A14"/>
    <w:rsid w:val="00D50A92"/>
    <w:rsid w:val="00D50E3A"/>
    <w:rsid w:val="00D52262"/>
    <w:rsid w:val="00D526F7"/>
    <w:rsid w:val="00D551B5"/>
    <w:rsid w:val="00D567B9"/>
    <w:rsid w:val="00D56CB4"/>
    <w:rsid w:val="00D57752"/>
    <w:rsid w:val="00D601FD"/>
    <w:rsid w:val="00D603A9"/>
    <w:rsid w:val="00D612EF"/>
    <w:rsid w:val="00D61A22"/>
    <w:rsid w:val="00D63742"/>
    <w:rsid w:val="00D651F8"/>
    <w:rsid w:val="00D65917"/>
    <w:rsid w:val="00D66BE8"/>
    <w:rsid w:val="00D67163"/>
    <w:rsid w:val="00D6716D"/>
    <w:rsid w:val="00D70A78"/>
    <w:rsid w:val="00D72F02"/>
    <w:rsid w:val="00D74433"/>
    <w:rsid w:val="00D7568A"/>
    <w:rsid w:val="00D779FE"/>
    <w:rsid w:val="00D80E13"/>
    <w:rsid w:val="00D81161"/>
    <w:rsid w:val="00D81D06"/>
    <w:rsid w:val="00D823BA"/>
    <w:rsid w:val="00D829EE"/>
    <w:rsid w:val="00D83FBA"/>
    <w:rsid w:val="00D850D3"/>
    <w:rsid w:val="00D869DB"/>
    <w:rsid w:val="00D869EC"/>
    <w:rsid w:val="00D87451"/>
    <w:rsid w:val="00D90456"/>
    <w:rsid w:val="00D9047A"/>
    <w:rsid w:val="00D93060"/>
    <w:rsid w:val="00D93B10"/>
    <w:rsid w:val="00D93C46"/>
    <w:rsid w:val="00D944A7"/>
    <w:rsid w:val="00D96682"/>
    <w:rsid w:val="00D97B44"/>
    <w:rsid w:val="00DA0508"/>
    <w:rsid w:val="00DA10AC"/>
    <w:rsid w:val="00DA26D2"/>
    <w:rsid w:val="00DA372F"/>
    <w:rsid w:val="00DA3E30"/>
    <w:rsid w:val="00DA501E"/>
    <w:rsid w:val="00DA70AE"/>
    <w:rsid w:val="00DA763C"/>
    <w:rsid w:val="00DB050E"/>
    <w:rsid w:val="00DB2226"/>
    <w:rsid w:val="00DB5874"/>
    <w:rsid w:val="00DB7B22"/>
    <w:rsid w:val="00DC21CC"/>
    <w:rsid w:val="00DC39C0"/>
    <w:rsid w:val="00DC3B5B"/>
    <w:rsid w:val="00DC446F"/>
    <w:rsid w:val="00DC58E2"/>
    <w:rsid w:val="00DC65A1"/>
    <w:rsid w:val="00DD18A5"/>
    <w:rsid w:val="00DD2600"/>
    <w:rsid w:val="00DD2CAD"/>
    <w:rsid w:val="00DD2F3E"/>
    <w:rsid w:val="00DD42E4"/>
    <w:rsid w:val="00DD59EC"/>
    <w:rsid w:val="00DD5BA4"/>
    <w:rsid w:val="00DE06C8"/>
    <w:rsid w:val="00DE0DB0"/>
    <w:rsid w:val="00DE2015"/>
    <w:rsid w:val="00DE2387"/>
    <w:rsid w:val="00DE4ABA"/>
    <w:rsid w:val="00DE53F0"/>
    <w:rsid w:val="00DE6967"/>
    <w:rsid w:val="00DE6F98"/>
    <w:rsid w:val="00DE7D4D"/>
    <w:rsid w:val="00DF2756"/>
    <w:rsid w:val="00DF27CF"/>
    <w:rsid w:val="00DF3203"/>
    <w:rsid w:val="00DF41D0"/>
    <w:rsid w:val="00DF467E"/>
    <w:rsid w:val="00DF4E09"/>
    <w:rsid w:val="00DF5CDB"/>
    <w:rsid w:val="00E004C4"/>
    <w:rsid w:val="00E00BC1"/>
    <w:rsid w:val="00E019E8"/>
    <w:rsid w:val="00E01C52"/>
    <w:rsid w:val="00E033D8"/>
    <w:rsid w:val="00E05417"/>
    <w:rsid w:val="00E061AA"/>
    <w:rsid w:val="00E06862"/>
    <w:rsid w:val="00E07851"/>
    <w:rsid w:val="00E101AE"/>
    <w:rsid w:val="00E10E73"/>
    <w:rsid w:val="00E11DBF"/>
    <w:rsid w:val="00E11E71"/>
    <w:rsid w:val="00E1363D"/>
    <w:rsid w:val="00E1735C"/>
    <w:rsid w:val="00E17DC6"/>
    <w:rsid w:val="00E204DB"/>
    <w:rsid w:val="00E21471"/>
    <w:rsid w:val="00E220EA"/>
    <w:rsid w:val="00E22133"/>
    <w:rsid w:val="00E22CA0"/>
    <w:rsid w:val="00E22F88"/>
    <w:rsid w:val="00E24157"/>
    <w:rsid w:val="00E244E9"/>
    <w:rsid w:val="00E246AB"/>
    <w:rsid w:val="00E248EE"/>
    <w:rsid w:val="00E27737"/>
    <w:rsid w:val="00E27CC8"/>
    <w:rsid w:val="00E30836"/>
    <w:rsid w:val="00E32209"/>
    <w:rsid w:val="00E327CD"/>
    <w:rsid w:val="00E331F5"/>
    <w:rsid w:val="00E3371F"/>
    <w:rsid w:val="00E34955"/>
    <w:rsid w:val="00E36264"/>
    <w:rsid w:val="00E366DC"/>
    <w:rsid w:val="00E36C0E"/>
    <w:rsid w:val="00E401E1"/>
    <w:rsid w:val="00E41B57"/>
    <w:rsid w:val="00E41DF7"/>
    <w:rsid w:val="00E426E4"/>
    <w:rsid w:val="00E42B50"/>
    <w:rsid w:val="00E42B75"/>
    <w:rsid w:val="00E4322C"/>
    <w:rsid w:val="00E448D9"/>
    <w:rsid w:val="00E46023"/>
    <w:rsid w:val="00E46629"/>
    <w:rsid w:val="00E46C71"/>
    <w:rsid w:val="00E47540"/>
    <w:rsid w:val="00E50C79"/>
    <w:rsid w:val="00E54157"/>
    <w:rsid w:val="00E54F0D"/>
    <w:rsid w:val="00E563A4"/>
    <w:rsid w:val="00E56693"/>
    <w:rsid w:val="00E57317"/>
    <w:rsid w:val="00E60DFC"/>
    <w:rsid w:val="00E616B0"/>
    <w:rsid w:val="00E62CA2"/>
    <w:rsid w:val="00E64188"/>
    <w:rsid w:val="00E67356"/>
    <w:rsid w:val="00E67D51"/>
    <w:rsid w:val="00E7041D"/>
    <w:rsid w:val="00E70DD7"/>
    <w:rsid w:val="00E80D9C"/>
    <w:rsid w:val="00E80EBD"/>
    <w:rsid w:val="00E8140B"/>
    <w:rsid w:val="00E822DE"/>
    <w:rsid w:val="00E8267F"/>
    <w:rsid w:val="00E83D26"/>
    <w:rsid w:val="00E84529"/>
    <w:rsid w:val="00E8471D"/>
    <w:rsid w:val="00E84930"/>
    <w:rsid w:val="00E84F42"/>
    <w:rsid w:val="00E874EC"/>
    <w:rsid w:val="00E946D3"/>
    <w:rsid w:val="00E94963"/>
    <w:rsid w:val="00E94CA1"/>
    <w:rsid w:val="00E94EC2"/>
    <w:rsid w:val="00E95326"/>
    <w:rsid w:val="00E966F0"/>
    <w:rsid w:val="00E969C2"/>
    <w:rsid w:val="00E9701A"/>
    <w:rsid w:val="00E975EB"/>
    <w:rsid w:val="00E97C6C"/>
    <w:rsid w:val="00EA0054"/>
    <w:rsid w:val="00EA0110"/>
    <w:rsid w:val="00EA0E35"/>
    <w:rsid w:val="00EA385D"/>
    <w:rsid w:val="00EA3E56"/>
    <w:rsid w:val="00EA4D4C"/>
    <w:rsid w:val="00EA68B5"/>
    <w:rsid w:val="00EA6CB3"/>
    <w:rsid w:val="00EB01C6"/>
    <w:rsid w:val="00EB083C"/>
    <w:rsid w:val="00EB266D"/>
    <w:rsid w:val="00EB282D"/>
    <w:rsid w:val="00EB2D74"/>
    <w:rsid w:val="00EB40B7"/>
    <w:rsid w:val="00EB579C"/>
    <w:rsid w:val="00EB6594"/>
    <w:rsid w:val="00EB7719"/>
    <w:rsid w:val="00EC0010"/>
    <w:rsid w:val="00EC14CF"/>
    <w:rsid w:val="00EC15C6"/>
    <w:rsid w:val="00EC4A5A"/>
    <w:rsid w:val="00EC51C6"/>
    <w:rsid w:val="00EC5D67"/>
    <w:rsid w:val="00ED026A"/>
    <w:rsid w:val="00ED02E7"/>
    <w:rsid w:val="00ED0E1F"/>
    <w:rsid w:val="00ED2400"/>
    <w:rsid w:val="00ED26E7"/>
    <w:rsid w:val="00ED32F7"/>
    <w:rsid w:val="00ED4CDD"/>
    <w:rsid w:val="00ED7057"/>
    <w:rsid w:val="00ED7FE3"/>
    <w:rsid w:val="00EE1B57"/>
    <w:rsid w:val="00EE1C51"/>
    <w:rsid w:val="00EE4B32"/>
    <w:rsid w:val="00EE5CD9"/>
    <w:rsid w:val="00EE5F58"/>
    <w:rsid w:val="00EE636D"/>
    <w:rsid w:val="00EE781B"/>
    <w:rsid w:val="00EE7A36"/>
    <w:rsid w:val="00EF1C94"/>
    <w:rsid w:val="00EF20AF"/>
    <w:rsid w:val="00EF242A"/>
    <w:rsid w:val="00EF27E0"/>
    <w:rsid w:val="00EF2D4F"/>
    <w:rsid w:val="00EF3C02"/>
    <w:rsid w:val="00EF3DE2"/>
    <w:rsid w:val="00EF57F8"/>
    <w:rsid w:val="00EF6AF0"/>
    <w:rsid w:val="00EF70CF"/>
    <w:rsid w:val="00EF7BEC"/>
    <w:rsid w:val="00F001C8"/>
    <w:rsid w:val="00F00DD4"/>
    <w:rsid w:val="00F01D69"/>
    <w:rsid w:val="00F02243"/>
    <w:rsid w:val="00F02BC3"/>
    <w:rsid w:val="00F02D1C"/>
    <w:rsid w:val="00F04B8E"/>
    <w:rsid w:val="00F05E65"/>
    <w:rsid w:val="00F1492A"/>
    <w:rsid w:val="00F14E8D"/>
    <w:rsid w:val="00F15969"/>
    <w:rsid w:val="00F167CD"/>
    <w:rsid w:val="00F16C99"/>
    <w:rsid w:val="00F17039"/>
    <w:rsid w:val="00F172E7"/>
    <w:rsid w:val="00F17923"/>
    <w:rsid w:val="00F17AFE"/>
    <w:rsid w:val="00F21CF5"/>
    <w:rsid w:val="00F22B84"/>
    <w:rsid w:val="00F24621"/>
    <w:rsid w:val="00F251FB"/>
    <w:rsid w:val="00F255AA"/>
    <w:rsid w:val="00F25892"/>
    <w:rsid w:val="00F26AFE"/>
    <w:rsid w:val="00F26EB7"/>
    <w:rsid w:val="00F27269"/>
    <w:rsid w:val="00F27D85"/>
    <w:rsid w:val="00F304B7"/>
    <w:rsid w:val="00F30D06"/>
    <w:rsid w:val="00F30FF8"/>
    <w:rsid w:val="00F31202"/>
    <w:rsid w:val="00F3248A"/>
    <w:rsid w:val="00F34C5D"/>
    <w:rsid w:val="00F354D7"/>
    <w:rsid w:val="00F36C08"/>
    <w:rsid w:val="00F40D18"/>
    <w:rsid w:val="00F40E54"/>
    <w:rsid w:val="00F41F4B"/>
    <w:rsid w:val="00F44790"/>
    <w:rsid w:val="00F46B43"/>
    <w:rsid w:val="00F4715E"/>
    <w:rsid w:val="00F47A5E"/>
    <w:rsid w:val="00F47E8E"/>
    <w:rsid w:val="00F47EA1"/>
    <w:rsid w:val="00F50ABF"/>
    <w:rsid w:val="00F50E37"/>
    <w:rsid w:val="00F511C9"/>
    <w:rsid w:val="00F53E52"/>
    <w:rsid w:val="00F54100"/>
    <w:rsid w:val="00F563C4"/>
    <w:rsid w:val="00F56AD6"/>
    <w:rsid w:val="00F573EC"/>
    <w:rsid w:val="00F57500"/>
    <w:rsid w:val="00F60106"/>
    <w:rsid w:val="00F607B0"/>
    <w:rsid w:val="00F62A0A"/>
    <w:rsid w:val="00F639F1"/>
    <w:rsid w:val="00F63B0D"/>
    <w:rsid w:val="00F643DE"/>
    <w:rsid w:val="00F65AA6"/>
    <w:rsid w:val="00F7193F"/>
    <w:rsid w:val="00F71AC0"/>
    <w:rsid w:val="00F7206A"/>
    <w:rsid w:val="00F7216B"/>
    <w:rsid w:val="00F770B7"/>
    <w:rsid w:val="00F8082E"/>
    <w:rsid w:val="00F80C35"/>
    <w:rsid w:val="00F81B19"/>
    <w:rsid w:val="00F86908"/>
    <w:rsid w:val="00F878CA"/>
    <w:rsid w:val="00F87B97"/>
    <w:rsid w:val="00F90386"/>
    <w:rsid w:val="00F90C1D"/>
    <w:rsid w:val="00F90F81"/>
    <w:rsid w:val="00F91F29"/>
    <w:rsid w:val="00F922E2"/>
    <w:rsid w:val="00F92685"/>
    <w:rsid w:val="00F92C59"/>
    <w:rsid w:val="00F938C8"/>
    <w:rsid w:val="00F94697"/>
    <w:rsid w:val="00F94B4A"/>
    <w:rsid w:val="00F94C47"/>
    <w:rsid w:val="00F96C9C"/>
    <w:rsid w:val="00F97995"/>
    <w:rsid w:val="00FA1CE6"/>
    <w:rsid w:val="00FA2048"/>
    <w:rsid w:val="00FA25C3"/>
    <w:rsid w:val="00FA2D85"/>
    <w:rsid w:val="00FA5612"/>
    <w:rsid w:val="00FB18B0"/>
    <w:rsid w:val="00FB1C22"/>
    <w:rsid w:val="00FB1F2A"/>
    <w:rsid w:val="00FB282A"/>
    <w:rsid w:val="00FB31B3"/>
    <w:rsid w:val="00FB5261"/>
    <w:rsid w:val="00FB6366"/>
    <w:rsid w:val="00FB68E1"/>
    <w:rsid w:val="00FC16FC"/>
    <w:rsid w:val="00FC194B"/>
    <w:rsid w:val="00FC24D9"/>
    <w:rsid w:val="00FC2506"/>
    <w:rsid w:val="00FC40F7"/>
    <w:rsid w:val="00FC5940"/>
    <w:rsid w:val="00FC61A9"/>
    <w:rsid w:val="00FC6876"/>
    <w:rsid w:val="00FC692F"/>
    <w:rsid w:val="00FC6B22"/>
    <w:rsid w:val="00FC7791"/>
    <w:rsid w:val="00FD5160"/>
    <w:rsid w:val="00FD5384"/>
    <w:rsid w:val="00FD549D"/>
    <w:rsid w:val="00FD57AB"/>
    <w:rsid w:val="00FD5814"/>
    <w:rsid w:val="00FD5925"/>
    <w:rsid w:val="00FD622D"/>
    <w:rsid w:val="00FD69DD"/>
    <w:rsid w:val="00FD7142"/>
    <w:rsid w:val="00FD7BE1"/>
    <w:rsid w:val="00FD7CB4"/>
    <w:rsid w:val="00FD7FA8"/>
    <w:rsid w:val="00FE0B91"/>
    <w:rsid w:val="00FE1503"/>
    <w:rsid w:val="00FE1BFC"/>
    <w:rsid w:val="00FE1DAF"/>
    <w:rsid w:val="00FE2F30"/>
    <w:rsid w:val="00FE33F7"/>
    <w:rsid w:val="00FE375B"/>
    <w:rsid w:val="00FE3983"/>
    <w:rsid w:val="00FE5E0A"/>
    <w:rsid w:val="00FE7D02"/>
    <w:rsid w:val="00FF0865"/>
    <w:rsid w:val="00FF160F"/>
    <w:rsid w:val="00FF2439"/>
    <w:rsid w:val="00FF39C5"/>
    <w:rsid w:val="00FF3B7F"/>
    <w:rsid w:val="00FF41E9"/>
    <w:rsid w:val="00FF4304"/>
    <w:rsid w:val="00FF4938"/>
    <w:rsid w:val="00FF4EAB"/>
    <w:rsid w:val="00FF6B73"/>
    <w:rsid w:val="00FF743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AT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de-AT" w:eastAsia="de-AT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qFormat="1"/>
    <w:lsdException w:name="heading 7" w:qFormat="1"/>
    <w:lsdException w:name="heading 8" w:qFormat="1"/>
    <w:lsdException w:name="heading 9" w:qFormat="1"/>
    <w:lsdException w:name="footnote text" w:uiPriority="99"/>
    <w:lsdException w:name="caption" w:qFormat="1"/>
    <w:lsdException w:name="footnote reference" w:uiPriority="99"/>
    <w:lsdException w:name="List Bullet" w:semiHidden="0" w:unhideWhenUsed="0"/>
    <w:lsdException w:name="List 3" w:semiHidden="0" w:unhideWhenUsed="0"/>
    <w:lsdException w:name="List 4" w:semiHidden="0" w:unhideWhenUsed="0"/>
    <w:lsdException w:name="Title" w:semiHidden="0" w:unhideWhenUsed="0" w:qFormat="1"/>
    <w:lsdException w:name="Message Header" w:semiHidden="0" w:unhideWhenUsed="0"/>
    <w:lsdException w:name="Subtitle" w:semiHidden="0" w:unhideWhenUsed="0" w:qFormat="1"/>
    <w:lsdException w:name="Salutation" w:semiHidden="0" w:unhideWhenUsed="0"/>
    <w:lsdException w:name="Date" w:semiHidden="0" w:unhideWhenUsed="0"/>
    <w:lsdException w:name="Hyperlink" w:uiPriority="99"/>
    <w:lsdException w:name="Strong" w:semiHidden="0" w:unhideWhenUsed="0" w:qFormat="1"/>
    <w:lsdException w:name="Emphasis" w:semiHidden="0" w:unhideWhenUsed="0" w:qFormat="1"/>
    <w:lsdException w:name="Normal (Web)" w:uiPriority="99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364B49"/>
    <w:rPr>
      <w:sz w:val="24"/>
      <w:szCs w:val="24"/>
      <w:lang w:val="de-DE" w:eastAsia="de-DE"/>
    </w:rPr>
  </w:style>
  <w:style w:type="paragraph" w:styleId="berschrift1">
    <w:name w:val="heading 1"/>
    <w:basedOn w:val="Standard"/>
    <w:next w:val="Standard"/>
    <w:link w:val="berschrift1Zchn"/>
    <w:qFormat/>
    <w:rsid w:val="00E41DF7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berschrift2">
    <w:name w:val="heading 2"/>
    <w:basedOn w:val="Standard"/>
    <w:next w:val="Standard"/>
    <w:qFormat/>
    <w:rsid w:val="00E41DF7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berschrift3">
    <w:name w:val="heading 3"/>
    <w:basedOn w:val="Standard"/>
    <w:next w:val="Standard"/>
    <w:qFormat/>
    <w:rsid w:val="00E41DF7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berschrift4">
    <w:name w:val="heading 4"/>
    <w:basedOn w:val="Standard"/>
    <w:next w:val="Standard"/>
    <w:qFormat/>
    <w:rsid w:val="00E41DF7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berschrift5">
    <w:name w:val="heading 5"/>
    <w:basedOn w:val="Standard"/>
    <w:next w:val="Standard"/>
    <w:qFormat/>
    <w:rsid w:val="00E41DF7"/>
    <w:pPr>
      <w:keepNext/>
      <w:overflowPunct w:val="0"/>
      <w:autoSpaceDE w:val="0"/>
      <w:autoSpaceDN w:val="0"/>
      <w:adjustRightInd w:val="0"/>
      <w:textAlignment w:val="baseline"/>
      <w:outlineLvl w:val="4"/>
    </w:pPr>
    <w:rPr>
      <w:rFonts w:ascii="Arial Black" w:hAnsi="Arial Black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uiPriority w:val="99"/>
    <w:rsid w:val="00E41DF7"/>
    <w:rPr>
      <w:color w:val="0000FF"/>
      <w:u w:val="single"/>
    </w:rPr>
  </w:style>
  <w:style w:type="paragraph" w:styleId="StandardWeb">
    <w:name w:val="Normal (Web)"/>
    <w:basedOn w:val="Standard"/>
    <w:uiPriority w:val="99"/>
    <w:rsid w:val="00E41DF7"/>
    <w:pPr>
      <w:spacing w:before="100" w:beforeAutospacing="1" w:after="100" w:afterAutospacing="1"/>
    </w:pPr>
  </w:style>
  <w:style w:type="paragraph" w:styleId="Textkrper">
    <w:name w:val="Body Text"/>
    <w:basedOn w:val="Standard"/>
    <w:rsid w:val="00E41DF7"/>
    <w:pPr>
      <w:spacing w:line="300" w:lineRule="atLeast"/>
      <w:jc w:val="both"/>
    </w:pPr>
    <w:rPr>
      <w:rFonts w:ascii="Verdana" w:hAnsi="Verdana"/>
      <w:sz w:val="18"/>
    </w:rPr>
  </w:style>
  <w:style w:type="paragraph" w:styleId="Textkrper2">
    <w:name w:val="Body Text 2"/>
    <w:basedOn w:val="Standard"/>
    <w:rsid w:val="00E41DF7"/>
    <w:pPr>
      <w:spacing w:after="120" w:line="480" w:lineRule="auto"/>
    </w:pPr>
  </w:style>
  <w:style w:type="paragraph" w:styleId="Textkrper3">
    <w:name w:val="Body Text 3"/>
    <w:basedOn w:val="Standard"/>
    <w:rsid w:val="00E41DF7"/>
    <w:pPr>
      <w:spacing w:after="120"/>
    </w:pPr>
    <w:rPr>
      <w:sz w:val="16"/>
      <w:szCs w:val="16"/>
    </w:rPr>
  </w:style>
  <w:style w:type="paragraph" w:customStyle="1" w:styleId="StandardAria11pkt">
    <w:name w:val="Standard + Aria. 11pkt"/>
    <w:basedOn w:val="Textkrper2"/>
    <w:rsid w:val="00E41DF7"/>
    <w:pPr>
      <w:widowControl w:val="0"/>
      <w:spacing w:after="0" w:line="240" w:lineRule="auto"/>
    </w:pPr>
    <w:rPr>
      <w:rFonts w:ascii="Arial" w:hAnsi="Arial" w:cs="Arial"/>
      <w:b/>
      <w:bCs/>
      <w:sz w:val="22"/>
      <w:szCs w:val="22"/>
    </w:rPr>
  </w:style>
  <w:style w:type="paragraph" w:styleId="Funotentext">
    <w:name w:val="footnote text"/>
    <w:basedOn w:val="Standard"/>
    <w:link w:val="FunotentextZchn"/>
    <w:uiPriority w:val="99"/>
    <w:rsid w:val="00E41DF7"/>
    <w:rPr>
      <w:sz w:val="20"/>
      <w:szCs w:val="20"/>
    </w:rPr>
  </w:style>
  <w:style w:type="character" w:styleId="Funotenzeichen">
    <w:name w:val="footnote reference"/>
    <w:uiPriority w:val="99"/>
    <w:rsid w:val="00E41DF7"/>
    <w:rPr>
      <w:vertAlign w:val="superscript"/>
    </w:rPr>
  </w:style>
  <w:style w:type="character" w:customStyle="1" w:styleId="e-mailformatvorlage19">
    <w:name w:val="e-mailformatvorlage19"/>
    <w:semiHidden/>
    <w:rsid w:val="00E41DF7"/>
    <w:rPr>
      <w:rFonts w:ascii="Arial" w:hAnsi="Arial" w:cs="Arial" w:hint="default"/>
      <w:color w:val="000080"/>
      <w:sz w:val="20"/>
      <w:szCs w:val="20"/>
    </w:rPr>
  </w:style>
  <w:style w:type="paragraph" w:customStyle="1" w:styleId="RoutineLaser">
    <w:name w:val="RoutineLaser"/>
    <w:basedOn w:val="Standard"/>
    <w:rsid w:val="00E41DF7"/>
    <w:pPr>
      <w:autoSpaceDE w:val="0"/>
      <w:autoSpaceDN w:val="0"/>
    </w:pPr>
    <w:rPr>
      <w:rFonts w:ascii="Helvetica" w:hAnsi="Helvetica" w:cs="Helvetica"/>
    </w:rPr>
  </w:style>
  <w:style w:type="paragraph" w:styleId="Dokumentstruktur">
    <w:name w:val="Document Map"/>
    <w:basedOn w:val="Standard"/>
    <w:semiHidden/>
    <w:rsid w:val="00E41DF7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Textkrper-Zeileneinzug">
    <w:name w:val="Body Text Indent"/>
    <w:basedOn w:val="Standard"/>
    <w:rsid w:val="00E41DF7"/>
    <w:pPr>
      <w:spacing w:after="120"/>
      <w:ind w:left="283"/>
    </w:pPr>
  </w:style>
  <w:style w:type="character" w:customStyle="1" w:styleId="mw-headline">
    <w:name w:val="mw-headline"/>
    <w:basedOn w:val="Absatz-Standardschriftart"/>
    <w:rsid w:val="00E41DF7"/>
  </w:style>
  <w:style w:type="character" w:customStyle="1" w:styleId="editsection">
    <w:name w:val="editsection"/>
    <w:basedOn w:val="Absatz-Standardschriftart"/>
    <w:rsid w:val="00E41DF7"/>
  </w:style>
  <w:style w:type="paragraph" w:styleId="Aufzhlungszeichen">
    <w:name w:val="List Bullet"/>
    <w:basedOn w:val="Standard"/>
    <w:autoRedefine/>
    <w:rsid w:val="00D81D06"/>
    <w:pPr>
      <w:numPr>
        <w:numId w:val="2"/>
      </w:numPr>
    </w:pPr>
    <w:rPr>
      <w:rFonts w:ascii="Arial" w:hAnsi="Arial" w:cs="Arial"/>
      <w:b/>
      <w:sz w:val="21"/>
      <w:szCs w:val="21"/>
    </w:rPr>
  </w:style>
  <w:style w:type="paragraph" w:customStyle="1" w:styleId="jbTitre1-1">
    <w:name w:val="jb_Titre1-1"/>
    <w:rsid w:val="00E41DF7"/>
    <w:pPr>
      <w:numPr>
        <w:ilvl w:val="1"/>
        <w:numId w:val="4"/>
      </w:numPr>
      <w:spacing w:before="240" w:line="360" w:lineRule="auto"/>
      <w:jc w:val="both"/>
      <w:outlineLvl w:val="1"/>
    </w:pPr>
    <w:rPr>
      <w:rFonts w:ascii="Times" w:hAnsi="Times"/>
      <w:b/>
      <w:sz w:val="36"/>
      <w:szCs w:val="36"/>
      <w:lang w:val="en-US" w:eastAsia="fr-FR"/>
    </w:rPr>
  </w:style>
  <w:style w:type="paragraph" w:customStyle="1" w:styleId="jbTitre1-1-1">
    <w:name w:val="jb_Titre1-1-1"/>
    <w:next w:val="jbTexte"/>
    <w:rsid w:val="00E41DF7"/>
    <w:pPr>
      <w:numPr>
        <w:ilvl w:val="2"/>
        <w:numId w:val="4"/>
      </w:numPr>
      <w:spacing w:before="240" w:line="360" w:lineRule="auto"/>
      <w:jc w:val="both"/>
      <w:outlineLvl w:val="2"/>
    </w:pPr>
    <w:rPr>
      <w:rFonts w:ascii="Times" w:hAnsi="Times"/>
      <w:b/>
      <w:sz w:val="32"/>
      <w:szCs w:val="32"/>
      <w:lang w:val="en-US" w:eastAsia="fr-FR"/>
    </w:rPr>
  </w:style>
  <w:style w:type="paragraph" w:customStyle="1" w:styleId="jbTexte">
    <w:name w:val="jb_Texte"/>
    <w:rsid w:val="00E41DF7"/>
    <w:pPr>
      <w:spacing w:before="120"/>
      <w:ind w:firstLine="709"/>
      <w:jc w:val="both"/>
    </w:pPr>
    <w:rPr>
      <w:rFonts w:ascii="Times" w:hAnsi="Times"/>
      <w:sz w:val="24"/>
      <w:szCs w:val="24"/>
      <w:lang w:val="en-US" w:eastAsia="fr-FR"/>
    </w:rPr>
  </w:style>
  <w:style w:type="paragraph" w:customStyle="1" w:styleId="jbTitre1-1-1-1">
    <w:name w:val="jb_Titre1-1-1-1"/>
    <w:basedOn w:val="Textkrper-Zeileneinzug"/>
    <w:rsid w:val="00E41DF7"/>
    <w:pPr>
      <w:numPr>
        <w:ilvl w:val="3"/>
        <w:numId w:val="4"/>
      </w:numPr>
      <w:tabs>
        <w:tab w:val="left" w:pos="360"/>
        <w:tab w:val="left" w:pos="567"/>
        <w:tab w:val="left" w:pos="851"/>
      </w:tabs>
      <w:autoSpaceDE w:val="0"/>
      <w:autoSpaceDN w:val="0"/>
      <w:spacing w:before="120" w:after="0" w:line="360" w:lineRule="auto"/>
      <w:jc w:val="both"/>
      <w:outlineLvl w:val="3"/>
    </w:pPr>
    <w:rPr>
      <w:rFonts w:ascii="Times" w:hAnsi="Times"/>
      <w:b/>
      <w:sz w:val="28"/>
      <w:szCs w:val="28"/>
      <w:lang w:val="en-US" w:eastAsia="fr-FR"/>
    </w:rPr>
  </w:style>
  <w:style w:type="paragraph" w:customStyle="1" w:styleId="jbTitre1-1-1-1-1-1">
    <w:name w:val="jb_Titre1-1-1-1-1-1"/>
    <w:basedOn w:val="jbTexte"/>
    <w:next w:val="jbTexte"/>
    <w:rsid w:val="00E41DF7"/>
    <w:pPr>
      <w:numPr>
        <w:ilvl w:val="5"/>
        <w:numId w:val="4"/>
      </w:numPr>
      <w:spacing w:line="360" w:lineRule="auto"/>
      <w:outlineLvl w:val="5"/>
    </w:pPr>
  </w:style>
  <w:style w:type="paragraph" w:customStyle="1" w:styleId="jbTitre1-1-1-1-1">
    <w:name w:val="jb_Titre1-1-1-1-1"/>
    <w:basedOn w:val="jbTitre1-1-1-1"/>
    <w:rsid w:val="00E41DF7"/>
    <w:pPr>
      <w:numPr>
        <w:ilvl w:val="4"/>
        <w:numId w:val="3"/>
      </w:numPr>
      <w:outlineLvl w:val="4"/>
    </w:pPr>
  </w:style>
  <w:style w:type="paragraph" w:styleId="Kopfzeile">
    <w:name w:val="header"/>
    <w:basedOn w:val="Standard"/>
    <w:rsid w:val="00E41DF7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E41DF7"/>
    <w:pPr>
      <w:tabs>
        <w:tab w:val="center" w:pos="4536"/>
        <w:tab w:val="right" w:pos="9072"/>
      </w:tabs>
    </w:pPr>
  </w:style>
  <w:style w:type="paragraph" w:customStyle="1" w:styleId="Listenabsatz1">
    <w:name w:val="Listenabsatz1"/>
    <w:basedOn w:val="Standard"/>
    <w:qFormat/>
    <w:rsid w:val="00E41DF7"/>
    <w:pPr>
      <w:ind w:left="720"/>
    </w:pPr>
    <w:rPr>
      <w:rFonts w:ascii="Times" w:eastAsia="Times" w:hAnsi="Times"/>
      <w:szCs w:val="20"/>
      <w:lang w:val="fr-FR" w:eastAsia="fr-FR"/>
    </w:rPr>
  </w:style>
  <w:style w:type="paragraph" w:customStyle="1" w:styleId="Standaard11">
    <w:name w:val="Standaard 11"/>
    <w:basedOn w:val="Standard"/>
    <w:rsid w:val="00E41DF7"/>
    <w:pPr>
      <w:autoSpaceDE w:val="0"/>
      <w:autoSpaceDN w:val="0"/>
    </w:pPr>
    <w:rPr>
      <w:rFonts w:ascii="Times" w:hAnsi="Times"/>
      <w:sz w:val="22"/>
      <w:szCs w:val="22"/>
      <w:lang w:val="en-GB" w:eastAsia="fr-FR"/>
    </w:rPr>
  </w:style>
  <w:style w:type="paragraph" w:customStyle="1" w:styleId="jbTableau">
    <w:name w:val="jb_Tableau"/>
    <w:rsid w:val="00E41DF7"/>
    <w:pPr>
      <w:numPr>
        <w:numId w:val="1"/>
      </w:numPr>
      <w:tabs>
        <w:tab w:val="left" w:pos="284"/>
        <w:tab w:val="left" w:pos="851"/>
        <w:tab w:val="left" w:pos="8931"/>
      </w:tabs>
      <w:spacing w:line="360" w:lineRule="auto"/>
      <w:jc w:val="both"/>
    </w:pPr>
    <w:rPr>
      <w:rFonts w:ascii="Arial" w:hAnsi="Arial"/>
      <w:b/>
      <w:sz w:val="24"/>
      <w:szCs w:val="24"/>
      <w:lang w:val="en-US" w:eastAsia="fr-FR"/>
    </w:rPr>
  </w:style>
  <w:style w:type="character" w:styleId="Seitenzahl">
    <w:name w:val="page number"/>
    <w:basedOn w:val="Absatz-Standardschriftart"/>
    <w:rsid w:val="00E41DF7"/>
  </w:style>
  <w:style w:type="character" w:styleId="BesuchterHyperlink">
    <w:name w:val="FollowedHyperlink"/>
    <w:rsid w:val="00F46B43"/>
    <w:rPr>
      <w:color w:val="800080"/>
      <w:u w:val="single"/>
    </w:rPr>
  </w:style>
  <w:style w:type="character" w:styleId="Fett">
    <w:name w:val="Strong"/>
    <w:qFormat/>
    <w:rsid w:val="00AC2AE4"/>
    <w:rPr>
      <w:b/>
      <w:bCs/>
    </w:rPr>
  </w:style>
  <w:style w:type="character" w:customStyle="1" w:styleId="apple-style-span">
    <w:name w:val="apple-style-span"/>
    <w:basedOn w:val="Absatz-Standardschriftart"/>
    <w:rsid w:val="00AA6A1F"/>
  </w:style>
  <w:style w:type="paragraph" w:styleId="NurText">
    <w:name w:val="Plain Text"/>
    <w:basedOn w:val="Standard"/>
    <w:rsid w:val="000654DB"/>
    <w:rPr>
      <w:rFonts w:ascii="Courier New" w:hAnsi="Courier New" w:cs="Courier New"/>
      <w:sz w:val="20"/>
      <w:szCs w:val="20"/>
      <w:lang w:val="de-AT" w:eastAsia="de-AT"/>
    </w:rPr>
  </w:style>
  <w:style w:type="paragraph" w:styleId="Sprechblasentext">
    <w:name w:val="Balloon Text"/>
    <w:basedOn w:val="Standard"/>
    <w:semiHidden/>
    <w:rsid w:val="003B6659"/>
    <w:rPr>
      <w:rFonts w:ascii="Tahoma" w:hAnsi="Tahoma" w:cs="Tahoma"/>
      <w:sz w:val="16"/>
      <w:szCs w:val="16"/>
    </w:rPr>
  </w:style>
  <w:style w:type="character" w:customStyle="1" w:styleId="e-mailformatvorlage47">
    <w:name w:val="e-mailformatvorlage47"/>
    <w:semiHidden/>
    <w:rsid w:val="00E448D9"/>
    <w:rPr>
      <w:rFonts w:ascii="Arial" w:hAnsi="Arial" w:cs="Arial" w:hint="default"/>
      <w:color w:val="000080"/>
      <w:sz w:val="20"/>
      <w:szCs w:val="20"/>
    </w:rPr>
  </w:style>
  <w:style w:type="character" w:customStyle="1" w:styleId="apple-converted-space">
    <w:name w:val="apple-converted-space"/>
    <w:basedOn w:val="Absatz-Standardschriftart"/>
    <w:rsid w:val="00BD2CB4"/>
  </w:style>
  <w:style w:type="character" w:customStyle="1" w:styleId="berschrift1Zchn">
    <w:name w:val="Überschrift 1 Zchn"/>
    <w:basedOn w:val="Absatz-Standardschriftart"/>
    <w:link w:val="berschrift1"/>
    <w:rsid w:val="009C0080"/>
    <w:rPr>
      <w:rFonts w:ascii="Arial" w:hAnsi="Arial" w:cs="Arial"/>
      <w:b/>
      <w:bCs/>
      <w:kern w:val="32"/>
      <w:sz w:val="32"/>
      <w:szCs w:val="32"/>
      <w:lang w:val="de-DE" w:eastAsia="de-DE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9C0080"/>
    <w:rPr>
      <w:lang w:val="de-DE" w:eastAsia="de-DE"/>
    </w:rPr>
  </w:style>
  <w:style w:type="paragraph" w:styleId="Listenabsatz">
    <w:name w:val="List Paragraph"/>
    <w:basedOn w:val="Standard"/>
    <w:uiPriority w:val="34"/>
    <w:qFormat/>
    <w:rsid w:val="00C91210"/>
    <w:pPr>
      <w:ind w:left="720"/>
      <w:contextualSpacing/>
    </w:pPr>
    <w:rPr>
      <w:rFonts w:ascii="Century Schoolbook" w:hAnsi="Century Schoolbook"/>
      <w:szCs w:val="20"/>
    </w:rPr>
  </w:style>
  <w:style w:type="paragraph" w:customStyle="1" w:styleId="bold">
    <w:name w:val="bold"/>
    <w:basedOn w:val="Standard"/>
    <w:rsid w:val="006F6CAB"/>
    <w:pPr>
      <w:spacing w:before="100" w:beforeAutospacing="1" w:after="100" w:afterAutospacing="1"/>
    </w:pPr>
    <w:rPr>
      <w:lang w:val="de-AT" w:eastAsia="de-AT"/>
    </w:rPr>
  </w:style>
  <w:style w:type="character" w:styleId="Kommentarzeichen">
    <w:name w:val="annotation reference"/>
    <w:basedOn w:val="Absatz-Standardschriftart"/>
    <w:rsid w:val="00CC7E93"/>
    <w:rPr>
      <w:sz w:val="16"/>
      <w:szCs w:val="16"/>
    </w:rPr>
  </w:style>
  <w:style w:type="paragraph" w:styleId="Kommentartext">
    <w:name w:val="annotation text"/>
    <w:basedOn w:val="Standard"/>
    <w:link w:val="KommentartextZchn"/>
    <w:rsid w:val="00CC7E93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rsid w:val="00CC7E93"/>
    <w:rPr>
      <w:lang w:val="de-DE" w:eastAsia="de-DE"/>
    </w:rPr>
  </w:style>
  <w:style w:type="paragraph" w:styleId="Kommentarthema">
    <w:name w:val="annotation subject"/>
    <w:basedOn w:val="Kommentartext"/>
    <w:next w:val="Kommentartext"/>
    <w:link w:val="KommentarthemaZchn"/>
    <w:rsid w:val="00CC7E93"/>
    <w:rPr>
      <w:b/>
      <w:bCs/>
    </w:rPr>
  </w:style>
  <w:style w:type="character" w:customStyle="1" w:styleId="KommentarthemaZchn">
    <w:name w:val="Kommentarthema Zchn"/>
    <w:basedOn w:val="KommentartextZchn"/>
    <w:link w:val="Kommentarthema"/>
    <w:rsid w:val="00CC7E93"/>
    <w:rPr>
      <w:b/>
      <w:bCs/>
      <w:lang w:val="de-DE" w:eastAsia="de-DE"/>
    </w:rPr>
  </w:style>
  <w:style w:type="paragraph" w:styleId="berarbeitung">
    <w:name w:val="Revision"/>
    <w:hidden/>
    <w:uiPriority w:val="99"/>
    <w:semiHidden/>
    <w:rsid w:val="00CC7E93"/>
    <w:rPr>
      <w:sz w:val="24"/>
      <w:szCs w:val="24"/>
      <w:lang w:val="de-DE" w:eastAsia="de-DE"/>
    </w:rPr>
  </w:style>
  <w:style w:type="paragraph" w:styleId="Endnotentext">
    <w:name w:val="endnote text"/>
    <w:basedOn w:val="Standard"/>
    <w:link w:val="EndnotentextZchn"/>
    <w:rsid w:val="00F3248A"/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rsid w:val="00F3248A"/>
    <w:rPr>
      <w:lang w:val="de-DE" w:eastAsia="de-DE"/>
    </w:rPr>
  </w:style>
  <w:style w:type="character" w:styleId="Endnotenzeichen">
    <w:name w:val="endnote reference"/>
    <w:rsid w:val="00F3248A"/>
    <w:rPr>
      <w:vertAlign w:val="superscript"/>
    </w:rPr>
  </w:style>
  <w:style w:type="character" w:customStyle="1" w:styleId="fliesstextnormal1">
    <w:name w:val="fliesstext_normal1"/>
    <w:rsid w:val="00F3248A"/>
    <w:rPr>
      <w:rFonts w:ascii="Helvetica" w:hAnsi="Helvetica" w:hint="default"/>
      <w:color w:val="666666"/>
      <w:sz w:val="18"/>
      <w:szCs w:val="18"/>
    </w:rPr>
  </w:style>
  <w:style w:type="character" w:customStyle="1" w:styleId="Internetlink">
    <w:name w:val="Internetlink"/>
    <w:basedOn w:val="Absatz-Standardschriftart"/>
    <w:rsid w:val="004C10B2"/>
    <w:rPr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627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9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4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8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234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08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673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72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02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98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7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20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353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0707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9085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754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705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943944">
      <w:bodyDiv w:val="1"/>
      <w:marLeft w:val="60"/>
      <w:marRight w:val="60"/>
      <w:marTop w:val="60"/>
      <w:marBottom w:val="1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070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7696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37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9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3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70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9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142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97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2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28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08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76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49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663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601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1928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433916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10092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59551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154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3997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61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285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3721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615061">
      <w:bodyDiv w:val="1"/>
      <w:marLeft w:val="60"/>
      <w:marRight w:val="60"/>
      <w:marTop w:val="60"/>
      <w:marBottom w:val="1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848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yperlink" Target="http://www.asa-net.at/patienten/richtig-inhalieren" TargetMode="External"/><Relationship Id="rId18" Type="http://schemas.openxmlformats.org/officeDocument/2006/relationships/hyperlink" Target="mailto:daniel.doberer@meduniwien.ac.at" TargetMode="External"/><Relationship Id="rId26" Type="http://schemas.microsoft.com/office/2011/relationships/people" Target="people.xml"/><Relationship Id="rId3" Type="http://schemas.openxmlformats.org/officeDocument/2006/relationships/customXml" Target="../customXml/item3.xml"/><Relationship Id="rId21" Type="http://schemas.openxmlformats.org/officeDocument/2006/relationships/footer" Target="footer1.xml"/><Relationship Id="rId7" Type="http://schemas.openxmlformats.org/officeDocument/2006/relationships/styles" Target="styles.xml"/><Relationship Id="rId12" Type="http://schemas.openxmlformats.org/officeDocument/2006/relationships/hyperlink" Target="http://www.asa-net.at" TargetMode="External"/><Relationship Id="rId17" Type="http://schemas.openxmlformats.org/officeDocument/2006/relationships/hyperlink" Target="tel:+43%201%2049150-2201" TargetMode="External"/><Relationship Id="rId25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yperlink" Target="x-apple-data-detectors://0" TargetMode="External"/><Relationship Id="rId20" Type="http://schemas.openxmlformats.org/officeDocument/2006/relationships/hyperlink" Target="mailto:harald.schenk@medical-media-consulting.at" TargetMode="Externa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24" Type="http://schemas.openxmlformats.org/officeDocument/2006/relationships/fontTable" Target="fontTable.xml"/><Relationship Id="rId5" Type="http://schemas.openxmlformats.org/officeDocument/2006/relationships/customXml" Target="../customXml/item5.xml"/><Relationship Id="rId15" Type="http://schemas.openxmlformats.org/officeDocument/2006/relationships/hyperlink" Target="x-apple-data-detectors://0" TargetMode="External"/><Relationship Id="rId23" Type="http://schemas.openxmlformats.org/officeDocument/2006/relationships/header" Target="header1.xml"/><Relationship Id="rId10" Type="http://schemas.openxmlformats.org/officeDocument/2006/relationships/footnotes" Target="footnotes.xml"/><Relationship Id="rId19" Type="http://schemas.openxmlformats.org/officeDocument/2006/relationships/hyperlink" Target="mailto:barbara.urban@medical-media-consulting.at" TargetMode="Externa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yperlink" Target="http://www.asa-net.at" TargetMode="External"/><Relationship Id="rId22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2C2BDBF-C8B9-4977-8860-58A8F7835DAE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2F99F8-068B-4ECE-8FCC-FD841CF8CAB8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8CEEB2D-3109-4600-A736-E188CDE310CB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2F8B762B-B17A-4F22-AB3B-D9D65E426E13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62ADC581-EAA0-4C0C-B3AC-97A2797989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221</Words>
  <Characters>8528</Characters>
  <Application>Microsoft Office Word</Application>
  <DocSecurity>0</DocSecurity>
  <Lines>149</Lines>
  <Paragraphs>4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Harald Schenk</Company>
  <LinksUpToDate>false</LinksUpToDate>
  <CharactersWithSpaces>970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U</dc:creator>
  <cp:lastModifiedBy>harald</cp:lastModifiedBy>
  <cp:revision>4</cp:revision>
  <cp:lastPrinted>2015-02-01T21:51:00Z</cp:lastPrinted>
  <dcterms:created xsi:type="dcterms:W3CDTF">2016-04-26T10:31:00Z</dcterms:created>
  <dcterms:modified xsi:type="dcterms:W3CDTF">2016-04-26T10:43:00Z</dcterms:modified>
</cp:coreProperties>
</file>